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E1BEDF" w14:textId="375D53CE" w:rsidR="00CE30CC" w:rsidRPr="00297018" w:rsidRDefault="004D39E8" w:rsidP="00662BAB">
      <w:pPr>
        <w:jc w:val="center"/>
        <w:rPr>
          <w:rFonts w:ascii="Palatino Linotype" w:hAnsi="Palatino Linotype"/>
          <w:b/>
          <w:color w:val="4F81BD" w:themeColor="accent1"/>
          <w:sz w:val="28"/>
          <w:szCs w:val="28"/>
        </w:rPr>
      </w:pPr>
      <w:r>
        <w:rPr>
          <w:rFonts w:ascii="Palatino Linotype" w:hAnsi="Palatino Linotype"/>
          <w:b/>
          <w:color w:val="4F81BD" w:themeColor="accent1"/>
          <w:sz w:val="28"/>
          <w:szCs w:val="28"/>
        </w:rPr>
        <w:t>Understanding Low Empathy and Reluctance to Share Among Young Children : A Qualitative Analysis</w:t>
      </w:r>
    </w:p>
    <w:p w14:paraId="44EE53CA" w14:textId="77777777" w:rsidR="00AD5AA8" w:rsidRPr="00006149" w:rsidRDefault="00AD5AA8" w:rsidP="00662BAB">
      <w:pPr>
        <w:rPr>
          <w:rFonts w:ascii="Palatino Linotype" w:hAnsi="Palatino Linotype"/>
          <w:b/>
          <w:bCs/>
          <w:sz w:val="22"/>
          <w:szCs w:val="22"/>
        </w:rPr>
      </w:pPr>
    </w:p>
    <w:p w14:paraId="061147B9" w14:textId="1729DB4B" w:rsidR="00AD5AA8" w:rsidRPr="00543091" w:rsidRDefault="004D39E8" w:rsidP="00662BAB">
      <w:pPr>
        <w:jc w:val="center"/>
        <w:rPr>
          <w:rFonts w:ascii="Palatino Linotype" w:hAnsi="Palatino Linotype"/>
          <w:b/>
          <w:bCs/>
          <w:i/>
          <w:sz w:val="22"/>
          <w:szCs w:val="22"/>
          <w:vertAlign w:val="superscript"/>
        </w:rPr>
      </w:pPr>
      <w:r>
        <w:rPr>
          <w:rFonts w:ascii="Palatino Linotype" w:hAnsi="Palatino Linotype"/>
          <w:b/>
          <w:bCs/>
          <w:i/>
          <w:sz w:val="22"/>
          <w:szCs w:val="22"/>
          <w:lang w:val="id-ID"/>
        </w:rPr>
        <w:t>Efna Leluni</w:t>
      </w:r>
      <w:r w:rsidR="00AD5AA8" w:rsidRPr="00543091">
        <w:rPr>
          <w:rFonts w:ascii="Palatino Linotype" w:hAnsi="Palatino Linotype"/>
          <w:b/>
          <w:bCs/>
          <w:i/>
          <w:sz w:val="22"/>
          <w:szCs w:val="22"/>
          <w:vertAlign w:val="superscript"/>
        </w:rPr>
        <w:t>1</w:t>
      </w:r>
      <w:r w:rsidR="00AD5AA8" w:rsidRPr="00662BAB">
        <w:rPr>
          <w:rFonts w:ascii="Palatino Linotype" w:hAnsi="Palatino Linotype"/>
          <w:b/>
          <w:bCs/>
          <w:i/>
          <w:sz w:val="22"/>
          <w:szCs w:val="22"/>
          <w:lang w:val="id-ID"/>
        </w:rPr>
        <w:t xml:space="preserve">, </w:t>
      </w:r>
      <w:r>
        <w:rPr>
          <w:rFonts w:ascii="Palatino Linotype" w:hAnsi="Palatino Linotype"/>
          <w:b/>
          <w:bCs/>
          <w:i/>
          <w:sz w:val="22"/>
          <w:szCs w:val="22"/>
          <w:lang w:val="id-ID"/>
        </w:rPr>
        <w:t>Novitawati</w:t>
      </w:r>
      <w:r w:rsidR="00AD5AA8" w:rsidRPr="00543091">
        <w:rPr>
          <w:rFonts w:ascii="Palatino Linotype" w:hAnsi="Palatino Linotype"/>
          <w:b/>
          <w:bCs/>
          <w:i/>
          <w:sz w:val="22"/>
          <w:szCs w:val="22"/>
          <w:vertAlign w:val="superscript"/>
        </w:rPr>
        <w:t>2</w:t>
      </w:r>
      <w:r w:rsidR="00AD5AA8" w:rsidRPr="00662BAB">
        <w:rPr>
          <w:rFonts w:ascii="Palatino Linotype" w:hAnsi="Palatino Linotype"/>
          <w:b/>
          <w:bCs/>
          <w:i/>
          <w:sz w:val="22"/>
          <w:szCs w:val="22"/>
          <w:lang w:val="id-ID"/>
        </w:rPr>
        <w:t xml:space="preserve">, </w:t>
      </w:r>
      <w:r>
        <w:rPr>
          <w:rFonts w:ascii="Palatino Linotype" w:hAnsi="Palatino Linotype"/>
          <w:b/>
          <w:bCs/>
          <w:i/>
          <w:sz w:val="22"/>
          <w:szCs w:val="22"/>
          <w:lang w:val="id-ID"/>
        </w:rPr>
        <w:t>Yogi Prihandoko</w:t>
      </w:r>
      <w:r w:rsidR="00AD5AA8" w:rsidRPr="00543091">
        <w:rPr>
          <w:rFonts w:ascii="Palatino Linotype" w:hAnsi="Palatino Linotype"/>
          <w:b/>
          <w:bCs/>
          <w:i/>
          <w:sz w:val="22"/>
          <w:szCs w:val="22"/>
          <w:vertAlign w:val="superscript"/>
        </w:rPr>
        <w:t>3</w:t>
      </w:r>
    </w:p>
    <w:p w14:paraId="1459A4AB" w14:textId="074BCF71" w:rsidR="005A66D9" w:rsidRPr="004D39E8" w:rsidRDefault="00AD5AA8" w:rsidP="00CE30CC">
      <w:pPr>
        <w:jc w:val="center"/>
        <w:rPr>
          <w:rFonts w:ascii="Palatino Linotype" w:hAnsi="Palatino Linotype"/>
          <w:sz w:val="22"/>
          <w:szCs w:val="22"/>
          <w:lang w:val="en-ID"/>
        </w:rPr>
      </w:pPr>
      <w:r w:rsidRPr="004D39E8">
        <w:rPr>
          <w:rFonts w:ascii="Palatino Linotype" w:hAnsi="Palatino Linotype"/>
          <w:sz w:val="22"/>
          <w:szCs w:val="22"/>
          <w:vertAlign w:val="superscript"/>
          <w:lang w:val="en-ID"/>
        </w:rPr>
        <w:t>1</w:t>
      </w:r>
      <w:r w:rsidR="00CE30CC" w:rsidRPr="004D39E8">
        <w:rPr>
          <w:rFonts w:ascii="Palatino Linotype" w:hAnsi="Palatino Linotype"/>
          <w:sz w:val="22"/>
          <w:szCs w:val="22"/>
          <w:vertAlign w:val="superscript"/>
          <w:lang w:val="en-ID"/>
        </w:rPr>
        <w:t xml:space="preserve">,2,3 </w:t>
      </w:r>
      <w:r w:rsidR="004D39E8">
        <w:rPr>
          <w:rFonts w:ascii="Palatino Linotype" w:hAnsi="Palatino Linotype"/>
          <w:sz w:val="22"/>
          <w:szCs w:val="22"/>
          <w:lang w:val="id-ID"/>
        </w:rPr>
        <w:t>Lambung Mangkurat University</w:t>
      </w:r>
      <w:r w:rsidR="00CE30CC" w:rsidRPr="004D39E8">
        <w:rPr>
          <w:rFonts w:ascii="Palatino Linotype" w:hAnsi="Palatino Linotype"/>
          <w:sz w:val="22"/>
          <w:szCs w:val="22"/>
          <w:lang w:val="en-ID"/>
        </w:rPr>
        <w:t xml:space="preserve">, </w:t>
      </w:r>
      <w:r w:rsidR="004D39E8">
        <w:rPr>
          <w:rFonts w:ascii="Palatino Linotype" w:hAnsi="Palatino Linotype"/>
          <w:sz w:val="22"/>
          <w:szCs w:val="22"/>
          <w:lang w:val="id-ID"/>
        </w:rPr>
        <w:t>Banjarmasin</w:t>
      </w:r>
      <w:r w:rsidR="00CE30CC">
        <w:rPr>
          <w:rFonts w:ascii="Palatino Linotype" w:hAnsi="Palatino Linotype"/>
          <w:sz w:val="22"/>
          <w:szCs w:val="22"/>
          <w:lang w:val="id-ID"/>
        </w:rPr>
        <w:t>,</w:t>
      </w:r>
      <w:r w:rsidR="004D39E8">
        <w:rPr>
          <w:rFonts w:ascii="Palatino Linotype" w:hAnsi="Palatino Linotype"/>
          <w:sz w:val="22"/>
          <w:szCs w:val="22"/>
          <w:lang w:val="id-ID"/>
        </w:rPr>
        <w:t xml:space="preserve"> Indonesia</w:t>
      </w:r>
    </w:p>
    <w:p w14:paraId="425166C5" w14:textId="2622F731" w:rsidR="00AD5AA8" w:rsidRPr="004D39E8" w:rsidRDefault="00AD5AA8" w:rsidP="00662BAB">
      <w:pPr>
        <w:jc w:val="center"/>
        <w:rPr>
          <w:rFonts w:ascii="Palatino Linotype" w:hAnsi="Palatino Linotype"/>
          <w:sz w:val="22"/>
          <w:szCs w:val="22"/>
          <w:lang w:val="en-ID"/>
        </w:rPr>
      </w:pPr>
      <w:r w:rsidRPr="00662BAB">
        <w:rPr>
          <w:rFonts w:ascii="Palatino Linotype" w:hAnsi="Palatino Linotype"/>
          <w:sz w:val="22"/>
          <w:szCs w:val="22"/>
          <w:lang w:val="id-ID"/>
        </w:rPr>
        <w:t>e</w:t>
      </w:r>
      <w:r w:rsidRPr="004D39E8">
        <w:rPr>
          <w:rFonts w:ascii="Palatino Linotype" w:hAnsi="Palatino Linotype"/>
          <w:sz w:val="22"/>
          <w:szCs w:val="22"/>
          <w:lang w:val="en-ID"/>
        </w:rPr>
        <w:t>-</w:t>
      </w:r>
      <w:r w:rsidRPr="00662BAB">
        <w:rPr>
          <w:rFonts w:ascii="Palatino Linotype" w:hAnsi="Palatino Linotype"/>
          <w:sz w:val="22"/>
          <w:szCs w:val="22"/>
          <w:lang w:val="id-ID"/>
        </w:rPr>
        <w:t>mail</w:t>
      </w:r>
      <w:r w:rsidRPr="004D39E8">
        <w:rPr>
          <w:rFonts w:ascii="Palatino Linotype" w:hAnsi="Palatino Linotype"/>
          <w:sz w:val="22"/>
          <w:szCs w:val="22"/>
          <w:lang w:val="en-ID"/>
        </w:rPr>
        <w:t xml:space="preserve">: </w:t>
      </w:r>
      <w:r w:rsidRPr="004D39E8">
        <w:rPr>
          <w:rFonts w:ascii="Palatino Linotype" w:hAnsi="Palatino Linotype"/>
          <w:bCs/>
          <w:sz w:val="22"/>
          <w:szCs w:val="22"/>
          <w:lang w:val="en-ID"/>
        </w:rPr>
        <w:t>*</w:t>
      </w:r>
      <w:hyperlink r:id="rId8" w:history="1">
        <w:r w:rsidR="004D39E8" w:rsidRPr="008F72A4">
          <w:rPr>
            <w:rStyle w:val="Hyperlink"/>
            <w:rFonts w:ascii="Palatino Linotype" w:hAnsi="Palatino Linotype"/>
            <w:bCs/>
            <w:sz w:val="22"/>
            <w:szCs w:val="22"/>
            <w:vertAlign w:val="superscript"/>
            <w:lang w:val="en-ID"/>
          </w:rPr>
          <w:t>1</w:t>
        </w:r>
        <w:r w:rsidR="004D39E8" w:rsidRPr="008F72A4">
          <w:rPr>
            <w:rStyle w:val="Hyperlink"/>
            <w:rFonts w:ascii="Palatino Linotype" w:hAnsi="Palatino Linotype"/>
            <w:bCs/>
            <w:sz w:val="22"/>
            <w:szCs w:val="22"/>
            <w:lang w:val="en-ID"/>
          </w:rPr>
          <w:t>2420131320011@mhs.ulm.ac.id</w:t>
        </w:r>
      </w:hyperlink>
      <w:r w:rsidRPr="004D39E8">
        <w:rPr>
          <w:rFonts w:ascii="Palatino Linotype" w:hAnsi="Palatino Linotype"/>
          <w:bCs/>
          <w:sz w:val="22"/>
          <w:szCs w:val="22"/>
          <w:lang w:val="en-ID"/>
        </w:rPr>
        <w:t xml:space="preserve">, </w:t>
      </w:r>
      <w:hyperlink r:id="rId9" w:history="1">
        <w:r w:rsidR="004D39E8" w:rsidRPr="008F72A4">
          <w:rPr>
            <w:rStyle w:val="Hyperlink"/>
            <w:rFonts w:ascii="Palatino Linotype" w:hAnsi="Palatino Linotype"/>
            <w:bCs/>
            <w:sz w:val="22"/>
            <w:szCs w:val="22"/>
            <w:vertAlign w:val="superscript"/>
            <w:lang w:val="en-ID"/>
          </w:rPr>
          <w:t>2</w:t>
        </w:r>
        <w:r w:rsidR="004D39E8" w:rsidRPr="008F72A4">
          <w:rPr>
            <w:rStyle w:val="Hyperlink"/>
            <w:rFonts w:ascii="Palatino Linotype" w:hAnsi="Palatino Linotype"/>
            <w:bCs/>
            <w:sz w:val="22"/>
            <w:szCs w:val="22"/>
            <w:lang w:val="en-ID"/>
          </w:rPr>
          <w:t>novitawati@ulm.ac.id</w:t>
        </w:r>
      </w:hyperlink>
      <w:r w:rsidRPr="004D39E8">
        <w:rPr>
          <w:rFonts w:ascii="Palatino Linotype" w:hAnsi="Palatino Linotype"/>
          <w:bCs/>
          <w:sz w:val="22"/>
          <w:szCs w:val="22"/>
          <w:lang w:val="en-ID"/>
        </w:rPr>
        <w:t xml:space="preserve">, </w:t>
      </w:r>
      <w:hyperlink r:id="rId10" w:history="1">
        <w:r w:rsidR="004D39E8" w:rsidRPr="008F72A4">
          <w:rPr>
            <w:rStyle w:val="Hyperlink"/>
            <w:rFonts w:ascii="Palatino Linotype" w:hAnsi="Palatino Linotype"/>
            <w:bCs/>
            <w:sz w:val="22"/>
            <w:szCs w:val="22"/>
            <w:vertAlign w:val="superscript"/>
            <w:lang w:val="en-ID"/>
          </w:rPr>
          <w:t>3</w:t>
        </w:r>
        <w:r w:rsidR="004D39E8" w:rsidRPr="008F72A4">
          <w:rPr>
            <w:rStyle w:val="Hyperlink"/>
            <w:rFonts w:ascii="Palatino Linotype" w:hAnsi="Palatino Linotype"/>
            <w:bCs/>
            <w:sz w:val="22"/>
            <w:szCs w:val="22"/>
            <w:lang w:val="en-ID"/>
          </w:rPr>
          <w:t>yogi.prihandoko@ulm.ac.id</w:t>
        </w:r>
      </w:hyperlink>
      <w:r w:rsidR="004D39E8">
        <w:rPr>
          <w:rFonts w:ascii="Palatino Linotype" w:hAnsi="Palatino Linotype"/>
          <w:bCs/>
          <w:sz w:val="22"/>
          <w:szCs w:val="22"/>
          <w:lang w:val="en-ID"/>
        </w:rPr>
        <w:t xml:space="preserve"> </w:t>
      </w:r>
      <w:r w:rsidRPr="004D39E8">
        <w:rPr>
          <w:rFonts w:ascii="Palatino Linotype" w:hAnsi="Palatino Linotype"/>
          <w:sz w:val="22"/>
          <w:szCs w:val="22"/>
          <w:lang w:val="en-ID"/>
        </w:rPr>
        <w:t xml:space="preserve"> </w:t>
      </w:r>
    </w:p>
    <w:p w14:paraId="0FEC41CD" w14:textId="77777777" w:rsidR="00A9443E" w:rsidRDefault="00A9443E" w:rsidP="00662BAB">
      <w:pPr>
        <w:jc w:val="center"/>
        <w:rPr>
          <w:rFonts w:ascii="Palatino Linotype" w:hAnsi="Palatino Linotype"/>
          <w:sz w:val="22"/>
          <w:szCs w:val="22"/>
          <w:lang w:val="id-ID"/>
        </w:rPr>
      </w:pPr>
    </w:p>
    <w:p w14:paraId="06A70DE8" w14:textId="0E4BF3CA" w:rsidR="00AD5AA8" w:rsidRPr="00662BAB" w:rsidRDefault="00B2212E" w:rsidP="00662BAB">
      <w:pPr>
        <w:jc w:val="center"/>
        <w:rPr>
          <w:rFonts w:ascii="Palatino Linotype" w:hAnsi="Palatino Linotype"/>
          <w:b/>
          <w:bCs/>
          <w:i/>
          <w:sz w:val="22"/>
          <w:szCs w:val="22"/>
          <w:vertAlign w:val="superscript"/>
          <w:lang w:val="id-ID"/>
        </w:rPr>
      </w:pPr>
      <w:r>
        <w:rPr>
          <w:rFonts w:ascii="Palatino Linotype" w:hAnsi="Palatino Linotype"/>
          <w:bCs/>
          <w:noProof/>
          <w:sz w:val="22"/>
          <w:szCs w:val="22"/>
        </w:rPr>
        <mc:AlternateContent>
          <mc:Choice Requires="wps">
            <w:drawing>
              <wp:anchor distT="0" distB="0" distL="114300" distR="114300" simplePos="0" relativeHeight="251660288" behindDoc="0" locked="0" layoutInCell="1" allowOverlap="1" wp14:anchorId="1CC342A4" wp14:editId="6690CE03">
                <wp:simplePos x="0" y="0"/>
                <wp:positionH relativeFrom="column">
                  <wp:posOffset>-64135</wp:posOffset>
                </wp:positionH>
                <wp:positionV relativeFrom="paragraph">
                  <wp:posOffset>10668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7777777" w:rsidR="00B2212E" w:rsidRPr="00BA712F" w:rsidRDefault="00B2212E" w:rsidP="00B2212E">
                            <w:pPr>
                              <w:jc w:val="left"/>
                              <w:textDirection w:val="btLr"/>
                              <w:rPr>
                                <w:rFonts w:ascii="Palatino Linotype" w:hAnsi="Palatino Linotype"/>
                                <w:i/>
                                <w:color w:val="000000"/>
                                <w:sz w:val="16"/>
                              </w:rPr>
                            </w:pPr>
                            <w:r w:rsidRPr="00BA712F">
                              <w:rPr>
                                <w:rFonts w:ascii="Palatino Linotype" w:hAnsi="Palatino Linotype"/>
                                <w:i/>
                                <w:color w:val="000000"/>
                                <w:sz w:val="16"/>
                              </w:rPr>
                              <w:t>Please Provide 3-5 Words of keywords separated by semicolon</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8.4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" filled="f" stroked="f" strokeweight="2pt">
                <v:textbo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7777777" w:rsidR="00B2212E" w:rsidRPr="00BA712F" w:rsidRDefault="00B2212E" w:rsidP="00B2212E">
                      <w:pPr>
                        <w:jc w:val="left"/>
                        <w:textDirection w:val="btLr"/>
                        <w:rPr>
                          <w:rFonts w:ascii="Palatino Linotype" w:hAnsi="Palatino Linotype"/>
                          <w:i/>
                          <w:color w:val="000000"/>
                          <w:sz w:val="16"/>
                        </w:rPr>
                      </w:pPr>
                      <w:r w:rsidRPr="00BA712F">
                        <w:rPr>
                          <w:rFonts w:ascii="Palatino Linotype" w:hAnsi="Palatino Linotype"/>
                          <w:i/>
                          <w:color w:val="000000"/>
                          <w:sz w:val="16"/>
                        </w:rPr>
                        <w:t>Please Provide 3-5 Words of keywords separated by semicolon</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v:textbox>
                <w10:wrap type="square"/>
              </v:rect>
            </w:pict>
          </mc:Fallback>
        </mc:AlternateContent>
      </w:r>
    </w:p>
    <w:p w14:paraId="51CD36E6" w14:textId="280FE607" w:rsidR="00AD5AA8" w:rsidRPr="00006149" w:rsidRDefault="00297018" w:rsidP="00CE30CC">
      <w:pPr>
        <w:rPr>
          <w:rFonts w:ascii="Palatino Linotype" w:hAnsi="Palatino Linotype"/>
          <w:b/>
          <w:sz w:val="22"/>
          <w:szCs w:val="22"/>
          <w:lang w:val="id-ID"/>
        </w:rPr>
      </w:pPr>
      <w:r w:rsidRPr="00006149">
        <w:rPr>
          <w:rFonts w:ascii="Palatino Linotype" w:hAnsi="Palatino Linotype"/>
          <w:b/>
          <w:bCs/>
          <w:iCs/>
          <w:sz w:val="22"/>
          <w:szCs w:val="22"/>
        </w:rPr>
        <w:t>ABSTRA</w:t>
      </w:r>
      <w:r>
        <w:rPr>
          <w:rFonts w:ascii="Palatino Linotype" w:hAnsi="Palatino Linotype"/>
          <w:b/>
          <w:bCs/>
          <w:iCs/>
          <w:sz w:val="22"/>
          <w:szCs w:val="22"/>
        </w:rPr>
        <w:t>CT</w:t>
      </w:r>
    </w:p>
    <w:p w14:paraId="7753FBAA" w14:textId="1C2DFEB7" w:rsidR="00D25782" w:rsidRPr="004D39E8" w:rsidRDefault="004D39E8" w:rsidP="004D39E8">
      <w:pPr>
        <w:pStyle w:val="BodyA"/>
        <w:spacing w:after="0" w:line="240" w:lineRule="auto"/>
        <w:jc w:val="both"/>
        <w:rPr>
          <w:rFonts w:ascii="Palatino Linotype" w:hAnsi="Palatino Linotype"/>
          <w:color w:val="111111"/>
          <w:sz w:val="20"/>
          <w:szCs w:val="20"/>
          <w:u w:color="111111"/>
        </w:rPr>
      </w:pPr>
      <w:r w:rsidRPr="004D39E8">
        <w:rPr>
          <w:rFonts w:ascii="Palatino Linotype" w:hAnsi="Palatino Linotype"/>
          <w:color w:val="111111"/>
          <w:sz w:val="20"/>
          <w:szCs w:val="20"/>
          <w:u w:color="111111"/>
        </w:rPr>
        <w:t>Empathy and sharing are essential foundations in shaping the social character of early childhood, as they play a crucial role in fostering compassion, cooperation, and the ability to build positive relationships with others. However, in practice, many behaviors among young children still reflect a low level of empathy, such as reluctance to share toys, competing for play materials, and being insensitive to peers’ feelings. This study aims to analyze the symptoms of low empathy and sharing attitudes among early childhood learners through observational approaches in preschool settings. The research employed a descriptive qualitative method using non-participant observation and informal interviews with classroom teachers. The findings revealed that egocentric behavior in children tends to arise from a lack of habituation, limited social simulation, and insufficient positive reinforcement within the learning environment. This study emphasizes the importance of implementing consistent and collaborative social-emotional learning strategies between teachers and parents to nurture empathy and sharing attitudes in young children.</w:t>
      </w:r>
    </w:p>
    <w:p w14:paraId="53CE7895" w14:textId="414E27D5" w:rsidR="00AE3F29" w:rsidRPr="00B67BAD" w:rsidRDefault="00B67BAD" w:rsidP="00B67BAD">
      <w:pPr>
        <w:spacing w:line="360" w:lineRule="auto"/>
        <w:jc w:val="center"/>
        <w:rPr>
          <w:rFonts w:ascii="Palatino Linotype" w:hAnsi="Palatino Linotype"/>
          <w:b/>
          <w:i/>
          <w:sz w:val="22"/>
          <w:szCs w:val="22"/>
        </w:rPr>
      </w:pPr>
      <w:r w:rsidRPr="00B67BAD">
        <w:rPr>
          <w:rFonts w:ascii="Palatino Linotype" w:hAnsi="Palatino Linotype"/>
          <w:b/>
          <w:sz w:val="22"/>
          <w:szCs w:val="22"/>
          <w:lang w:val="id-ID"/>
        </w:rPr>
        <w:t>Introduction</w:t>
      </w:r>
    </w:p>
    <w:p w14:paraId="62F7F022" w14:textId="77777777" w:rsidR="004D39E8" w:rsidRPr="004D39E8" w:rsidRDefault="004D39E8" w:rsidP="004D39E8">
      <w:pPr>
        <w:spacing w:line="360" w:lineRule="auto"/>
        <w:ind w:left="66" w:firstLine="720"/>
        <w:rPr>
          <w:rFonts w:ascii="Palatino Linotype" w:eastAsia="Palatino Linotype" w:hAnsi="Palatino Linotype"/>
          <w:sz w:val="22"/>
          <w:szCs w:val="22"/>
          <w:lang w:val="en-ID"/>
        </w:rPr>
      </w:pPr>
      <w:bookmarkStart w:id="0" w:name="_Hlk202550173"/>
      <w:r w:rsidRPr="004D39E8">
        <w:rPr>
          <w:rFonts w:ascii="Palatino Linotype" w:eastAsia="Palatino Linotype" w:hAnsi="Palatino Linotype"/>
          <w:sz w:val="22"/>
          <w:szCs w:val="22"/>
        </w:rPr>
        <w:t xml:space="preserve">Empathy and sharing behavior are essential components of </w:t>
      </w:r>
      <w:r w:rsidRPr="004D39E8">
        <w:rPr>
          <w:rFonts w:ascii="Palatino Linotype" w:eastAsia="Palatino Linotype" w:hAnsi="Palatino Linotype"/>
          <w:sz w:val="22"/>
          <w:szCs w:val="22"/>
        </w:rPr>
        <w:lastRenderedPageBreak/>
        <w:t>early childhood social development. During the golden age, children require appropriate stimulation to regulate emotions and build healthy social relationships. However, many children still display egocentric tendencies, reluctance to share, and difficulty waiting for their turn—behaviors that indicate a low level of empath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Raudah","given":"","non-dropping-particle":"","parse-names":false,"suffix":""},{"dropping-particle":"","family":"Marwah","given":"Syafa","non-dropping-particle":"","parse-names":false,"suffix":""},{"dropping-particle":"","family":"Oktavia","given":"Berliana","non-dropping-particle":"","parse-names":false,"suffix":""},{"dropping-particle":"","family":"Syafaqoh","given":"Nada","non-dropping-particle":"","parse-names":false,"suffix":""},{"dropping-particle":"","family":"Wulandari","given":"Zeina","non-dropping-particle":"","parse-names":false,"suffix":""}],"container-title":"Psikosospen : Jurnal Psikososial dan Pendidikan","id":"ITEM-1","issue":"2","issued":{"date-parts":[["2025"]]},"page":"580-589","title":"PERAN PERMAINAN ULAR TANGGA DALAM MENINGKATKAN KETERAMPILAN SOSIAL ANAK DI PAUD","type":"article-journal","volume":"1"},"uris":["http://www.mendeley.com/documents/?uuid=85472527-bfef-4db5-bb08-f9e398197b87"]}],"mendeley":{"formattedCitation":"(Raudah et al., 2025)","plainTextFormattedCitation":"(Raudah et al., 2025)","previouslyFormattedCitation":"(Raudah et al., 2025)"},"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Raudah et al., 2025)</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Empathy, in fact, plays a critical role in fostering tolerance, compassion, and the reduction of social conflict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ri","given":"Rini","non-dropping-particle":"","parse-names":false,"suffix":""},{"dropping-particle":"","family":"Nurhayati","given":"Siti","non-dropping-particle":"","parse-names":false,"suffix":""},{"dropping-particle":"","family":"Harmiasih","given":"Srie","non-dropping-particle":"","parse-names":false,"suffix":""},{"dropping-particle":"","family":"Endang Yunitasari","given":"Septiyani","non-dropping-particle":"","parse-names":false,"suffix":""}],"container-title":"AKSARA: Jurnal Ilmu Pendidikan Nonformal","id":"ITEM-1","issue":"(2), May","issued":{"date-parts":[["2023"]]},"page":"1067-1074","title":"Menumbuhkan Sikap Empati Pada Anak Usia Dini Melalui Pembiasaan Sedekah Jumat Berkah di PAUD Insan Mandiri Kota Bogor Rini","type":"article-journal","volume":"09"},"uris":["http://www.mendeley.com/documents/?uuid=60dc3e03-892f-4ac8-93fc-9e98a4952c04"]}],"mendeley":{"formattedCitation":"(Kumari et al., 2023)","plainTextFormattedCitation":"(Kumari et al., 2023)","previouslyFormattedCitation":"(Kumari et al., 2023)"},"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Kumari et al., 2023)</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When early childhood education (ECE) environments emphasize individual achievement over collaboration, children have fewer opportunities to practice cooperation or to recognize their peers’ emotion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 xml:space="preserve">ADDIN CSL_CITATION {"citationItems":[{"id":"ITEM-1","itemData":{"DOI":"10.22236/psd/11394-41186","ISSN":"2549-0974","abstract":"Penelitian ini bertujuan menghasilkan suatu produk berupa model yang digunakan untuk membangun keterlibatan orang tua dalam pendidikan anak, khususnya dalam pendidikan karakter di lembaga Pendidikan Anak Usia Dini (PAUD). Penelitian ini merupakan penelitian pengembangan dengan pendekatan penelitian kualitatif di mana prosedur penelitian yang menghasilkan data deskriptif berupa kata-kata tertulis atau lisan dari hasil wawancara dengan  orang  dan perilaku orang yang diamati. Tahap pertama merupakan tahap untuk memotret permasalahan dan analisis kebutuhan pengembangan pendidikan karakter di sekolah. Tahap kedua merupakan  tahap untuk mengembangkan model pelibatan orang tua dalam pendidikan karakter di  tingkat PAUD. Rancangan Model Pelibatan Orang tua dalam Pendidikan (Mopodik) ini menghasilkan tiga program utama yang dilakukan sekolah </w:instrText>
      </w:r>
      <w:r w:rsidRPr="00543091">
        <w:rPr>
          <w:rFonts w:ascii="Palatino Linotype" w:eastAsia="Palatino Linotype" w:hAnsi="Palatino Linotype"/>
          <w:sz w:val="22"/>
          <w:szCs w:val="22"/>
          <w:lang w:val="sv-SE"/>
        </w:rPr>
        <w:instrText>bagi orang tua. Pertama adalah Sharing Parenting, yakni edukasi orangtua dimulai dengan kegiatan berbagi ilmu, dalam bentuk seminar, talk show, workshop hingga pelatihan. Kedua, Family Project, yakni projek yang dikerjakan bersama; orang tua dan anak difokuskan pada kegiatan yang mengembangkan karakter anak melalui pembiasaa</w:instrText>
      </w:r>
      <w:r w:rsidRPr="004D39E8">
        <w:rPr>
          <w:rFonts w:ascii="Palatino Linotype" w:eastAsia="Palatino Linotype" w:hAnsi="Palatino Linotype"/>
          <w:sz w:val="22"/>
          <w:szCs w:val="22"/>
          <w:lang w:val="sv-SE"/>
        </w:rPr>
        <w:instrText>n yang dilakukan di rumah. Ketiga, Controlling System yang menjadi alat kontrol pelaksanaan Mopodik yang sudah dirancang, kenudian dilaksanakan selanjutnya dilakukan evaluasi","author":[{"dropping-particle":"","family":"Yanita Sari","given":"Yessy","non-dropping-particle":"","parse-names":false,"suffix":""},{"dropping-particle":"","family":"Kosasih","given":"Ahmad","non-dropping-particle":"","parse-names":false,"suffix":""}],"container-title":"Prosiding Kolokium Doktor dan Seminar Hasil Penelitian Hibah","id":"ITEM-1","issue":"1","issued":{"date-parts":[["2019"]]},"page":"394-411","title":"Model Pelibatan Orang Tua Dalam Pendidikan Karakter Di Lembaga Pendidikan Anak Usia Dini","type":"article-journal","volume":"1"},"uris":["http://www.mendeley.com/documents/?uuid=f5d79719-008c-4270-a95d-0dda9465ad77"]}],"mendeley":{"formattedCitation":"(Yanita Sari &amp; Kosasih, 2019)","manualFormatting":"(Yanita Sari &amp; Kosasih, 2019","plainTextFormattedCitation":"(Yanita Sari &amp; Kosasih, 2019)","previouslyFormattedCitation":"(Yanita Sari &amp; Kosasih, 2019)"},"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sv-SE"/>
        </w:rPr>
        <w:t>(Yanita Sari &amp; Kosasih, 2019</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sv-SE"/>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sv-SE"/>
        </w:rPr>
        <w:instrText>ADDIN CSL_CITATION {"citationItems":[{"id":"ITEM-1","itemData":{"abstract":"This study aims to describe sharing behavior and find out the factors that cause the difficulty of sharing in early childhood in Tunas Kusuma Kindergarten. This study uses a qualitative method. Sources of research data obtained from primary and secondary data. Primary data obtained from observations with students as the subject and secondary data from teacher interviews as informants and supporting data in the form of documentation. The data obtained were then collected, reduced, described and concluded. The results show that the dynamics of sharing or prosocial behavior in Tunas Kusuma Kindergarten have children who want to share and do not want to share. Most children want to share food with their friends and some children do not want to share. Children who are willing to share include children who are quick to adjust socially and have generosity. Family factors affect children not wanting to share. Parenting patterns as a model and source of children's prosocial behavior.","author":[{"dropping-particle":"","family":"Rositi","given":"H. Anggraini, Sulistianah","non-dropping-particle":"","parse-names":false,"suffix":""}],"container-title":"Early Child Research and Practice -ECRP","id":"ITEM-1","issue":"1","issued":{"date-parts":[["2022"]]},"page":"1-8","title":"Dinamika Perilaku Berbagi Anak Usia Dini Di Tk Tunas KusumaBandar LampungTahun Pelajaran 2021/2022","type":"article-journal","volume":"1"},"uris":["http://www.mendeley.com/documents/?uuid=eeb310ef-7ec6-4a94-967a-bf115c2f55f6"]}],"mendeley":{"formattedCitation":"(Rositi, 2022)","manualFormatting":"Rositi, 2022)","plainTextFormattedCitation":"(Rositi, 2022)","previouslyFormattedCitation":"(Rositi,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sv-SE"/>
        </w:rPr>
        <w:t>Rositi,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sv-SE"/>
        </w:rPr>
        <w:t xml:space="preserve">. This condition underscores the urgency of strengthening social character through appropriate educational strategies, particularly in response to concerns over the erosion of moral values within formal education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sv-SE"/>
        </w:rPr>
        <w:instrText>ADDIN CSL_CITATION {"citationItems":[{"id":"ITEM-1","itemData":{"ISSN":"1693-0576","abstract":"A decline in moral is among the impacts of technological development. For this reason, Thomas Lickona and Lawrence Kohlberg developed a concept of moral development, a concept which has also been discussed in the Holy Quran. Lickona stated that moral development stages are started with the ownership of moral knowledge (moral knowing) and move to moral feeling and moral action. Kohlberg stated that there are six stages in moral development. The stages are in three phases. First phase is called pre-conventional, which consists of stage 1 and stage 2. In this phase, people are more co</w:instrText>
      </w:r>
      <w:r w:rsidRPr="00543091">
        <w:rPr>
          <w:rFonts w:ascii="Palatino Linotype" w:eastAsia="Palatino Linotype" w:hAnsi="Palatino Linotype"/>
          <w:sz w:val="22"/>
          <w:szCs w:val="22"/>
          <w:lang w:val="en-ID"/>
        </w:rPr>
        <w:instrText>ncerned about being right and wrong and getting reward or punishment. The next phase is called conventional phase, which consists of stage 3 and stage 4. In this level, people are more driven by internal motivation and how they are perceived by society. The final phase is post conventional phase, consisting of stage 5 and stage 6. In this level, people are able to independently interpret moral values and are driven by more universal values. The Quran divided the stages into some classes which are mentioned as ulul ilm (those of knowledge), ulin nuha (those of intelligence), ulil abshar (those of vi</w:instrText>
      </w:r>
      <w:r w:rsidRPr="004D39E8">
        <w:rPr>
          <w:rFonts w:ascii="Palatino Linotype" w:eastAsia="Palatino Linotype" w:hAnsi="Palatino Linotype"/>
          <w:sz w:val="22"/>
          <w:szCs w:val="22"/>
          <w:lang w:val="en-ID"/>
        </w:rPr>
        <w:instrText>sion), ulil albab (those of understanding), ulil amri (those in authority), ulil aidi (those of strength) dan ulil azmi (those of determination).","author":[{"dropping-particle":"","family":"Kuswandi","given":"Iwan","non-dropping-particle":"","parse-names":false,"suffix":""}],"container-title":"Ar-Risalah: Media Keislaman, Pendidikan dan Hukum Islam","id":"ITEM-1","issue":"1","issued":{"date-parts":[["2020"]]},"page":"158-173","title":"Tahapan Pengembangan Moral: Perspektif Barat Dan Islam","type":"article-journal","volume":"18"},"uris":["http://www.mendeley.com/documents/?uuid=ee87ec01-2aa4-412b-8f7d-d01550a24cee"]}],"mendeley":{"formattedCitation":"(Kuswandi, 2020)","plainTextFormattedCitation":"(Kuswandi, 2020)","previouslyFormattedCitation":"(Kuswandi, 2020)"},"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Kuswandi, 2020)</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w:t>
      </w:r>
    </w:p>
    <w:bookmarkEnd w:id="0"/>
    <w:p w14:paraId="5CC4331F" w14:textId="77777777" w:rsidR="004D39E8" w:rsidRPr="004D39E8" w:rsidRDefault="004D39E8" w:rsidP="004D39E8">
      <w:pPr>
        <w:spacing w:line="360" w:lineRule="auto"/>
        <w:ind w:left="66" w:firstLine="720"/>
        <w:rPr>
          <w:rFonts w:ascii="Palatino Linotype" w:eastAsia="Palatino Linotype" w:hAnsi="Palatino Linotype"/>
          <w:sz w:val="22"/>
          <w:szCs w:val="22"/>
          <w:lang w:val="en-ID"/>
        </w:rPr>
      </w:pPr>
      <w:r w:rsidRPr="004D39E8">
        <w:rPr>
          <w:rFonts w:ascii="Palatino Linotype" w:eastAsia="Palatino Linotype" w:hAnsi="Palatino Linotype"/>
          <w:sz w:val="22"/>
          <w:szCs w:val="22"/>
        </w:rPr>
        <w:t xml:space="preserve">These observations suggest that the internalization of social values among young children remains suboptimal. Many children have yet to demonstrate prosocial behaviors that reflect empathy and generosity—behaviors that emerge from sustained socio-emotional learning processes. Prior studies indicate that the development of empathy in children is significantly shaped by their immediate environment, including interactions with parents, teachers, and peers. A supportive and positively stimulating family environment has been </w:t>
      </w:r>
      <w:r w:rsidRPr="004D39E8">
        <w:rPr>
          <w:rFonts w:ascii="Palatino Linotype" w:eastAsia="Palatino Linotype" w:hAnsi="Palatino Linotype"/>
          <w:sz w:val="22"/>
          <w:szCs w:val="22"/>
        </w:rPr>
        <w:lastRenderedPageBreak/>
        <w:t>shown to play a pivotal role in nurturing children’s moral development</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bstract":"The moral development of children is a crucial aspect of education that plays a role in shaping their character and behavior. Lawrence Kohlberg's theory of moral development offers a framework that can be used to understand how children develop morally through certain stages. This article aims to examine children's moral development from an educational perspective by referring to Lawrence Kohlberg's theory. This study is expected to provide a deeper understanding of the importance of moral education and how Kohlberg's theory can be applied in the context of children's education. This research employs a literature review method, involving the identification, selection, collection, analysis, and synthesis of data from various relevant literatures. Data were obtained from books, scientific journals, articles, and other documents related to Lawrence Kohlberg's theory of moral development and its application in education. The results of the study show that Kohlberg's theory of moral development can be applied in children's education to help parents and educators understand the stages of children's moral development. A critical evaluation of this theory also reveals its strengths and weaknesses and its relevance in the current educational context. The conclusion of this study emphasizes the importance of applying moral principles in education to help children develop into individuals with strong morality and social responsibility.","author":[{"dropping-particle":"","family":"Hanafiah","given":"Muktar","non-dropping-particle":"","parse-names":false,"suffix":""}],"container-title":"Ameena Journal","id":"ITEM-1","issue":"1","issued":{"date-parts":[["2024"]]},"page":"75-92","title":"Perkembangan Moral Anak Dalam Perspektif Pendidikan(Kajian Teori  Lawrence Kohlberg)","type":"article-journal","volume":"2"},"uris":["http://www.mendeley.com/documents/?uuid=637efd43-e9a9-472c-99ca-7ff758df5c8e"]}],"mendeley":{"formattedCitation":"(Hanafiah, 2024)","plainTextFormattedCitation":"(Hanafiah, 2024)","previouslyFormattedCitation":"(Hanafiah,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Hanafiah, 2024)</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Conversely, authoritarian or overly permissive parenting styles that lack emotional warmth can inhibit the development of empathy and sharing behavior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37985/jer.v5i3.1266","abstract":"Salah satu faktor yang menjadi penentu kesiapan sekolah anak adalah pola asuh orang tua. Tingkat pendidikan orang tua memberikan dampak yang besar terhadap pola interaksi dengan anak. Penelitian ini bertujuan untuk mengetahui dan menganalisis pengaruh pola asuh orang tua dan tingkat pendidikan orang tua melalui perilaku sosial terhadap kesiapan sekolah anak di PAUD Gugus I Kecamatan Martapura Timur, Banjar, Kalimantan Selatan. Penelitian ini merupakan penelitian kuantitatif dengan analisis jalur. Sampel penelitian sebanyak seratus tiga puluh delapan orang. Pengumpulan data dilakukan dengan menggunakan instrumen yang terdiri dari pola asuh orang tua dua puluh item, tingkat pendidikan orang tua empat belas item, perilaku sosial dua puluh tiga item, kesiapan sekolah anak dua puluh dua item yang telah diuji validitas dan realibilitasnya. Analisis data penelitian ini menggunakan analisis jalur. Hasil penelitian menunjukkan bahwa terdapat pengaruh pola asuh orang tua terhadap kesiapan sekolah anak, tingkat pendidikan orang tua terhadap kesiapan sekolah anak, perilaku sosial terhadap kesiapan sekolah anak, pola asuh orang tua terhadap perilaku sosial, tingkat pendidikan orang tua terhadap perilaku sosial, pola asuh orang tua terhadap kesiapan sekolah anak melalui perilaku sosial, tingkat pendidikan orang tua terhadap kesiapan sekolah anak melalui perilaku sosial.","author":[{"dropping-particle":"","family":"Novitawati","given":"","non-dropping-particle":"","parse-names":false,"suffix":""},{"dropping-particle":"","family":"Rukayah","given":"Siti","non-dropping-particle":"","parse-names":false,"suffix":""},{"dropping-particle":"","family":"Rachman","given":"Ali","non-dropping-particle":"","parse-names":false,"suffix":""}],"container-title":"Journal of Education Research","id":"ITEM-1","issue":"3","issued":{"date-parts":[["2024"]]},"page":"2791-2801","title":"Pengaruh Pola Asuh dan Tingkat Pendidikan Orang Tua melalui Perilaku Sosial Anak terhadap Kesiapan Sekolah Anak","type":"article-journal","volume":"5"},"uris":["http://www.mendeley.com/documents/?uuid=fdd99ac3-1fca-4f40-b90b-5edbb2b4fec8"]}],"mendeley":{"formattedCitation":"(Novitawati et al., 2024)","plainTextFormattedCitation":"(Novitawati et al., 2024)","previouslyFormattedCitation":"(Novitawati et al.,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Novitawati et al., 2024)</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w:t>
      </w:r>
    </w:p>
    <w:p w14:paraId="6DEA263E" w14:textId="77777777" w:rsidR="004D39E8" w:rsidRPr="004D39E8" w:rsidRDefault="004D39E8" w:rsidP="004D39E8">
      <w:pPr>
        <w:spacing w:line="360" w:lineRule="auto"/>
        <w:ind w:left="66" w:firstLine="720"/>
        <w:rPr>
          <w:rFonts w:ascii="Palatino Linotype" w:eastAsia="Palatino Linotype" w:hAnsi="Palatino Linotype"/>
          <w:sz w:val="22"/>
          <w:szCs w:val="22"/>
          <w:lang w:val="en-ID"/>
        </w:rPr>
      </w:pPr>
      <w:r w:rsidRPr="004D39E8">
        <w:rPr>
          <w:rFonts w:ascii="Palatino Linotype" w:eastAsia="Palatino Linotype" w:hAnsi="Palatino Linotype"/>
          <w:sz w:val="22"/>
          <w:szCs w:val="22"/>
        </w:rPr>
        <w:t>The success of social character formation in early childhood is thus closely linked to the quality of social stimulation children receive from an early age. Empirical findings show that group play experiences, such as traditional games, enhance empathy and cooperation as children learn directly through social interactions with their peer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46368/mkjpaud.v2i1.737","abstract":"Penelitian ini bertujuan mengetahui kemampuan sosial emosional anak melalui permainan tradisional gobak sodor pada anak usia dini 5-6 tahun di TK Pelangi dan pelaksanaan pembelajaran permainan gobak sodor pada anak usia dini 5-6 tahun di TK Pelangi Tahun Pelajaran 2020/2021. Penelitian ini merupakan penelitian tindakan kelas. Subjek dalam penelitian ini yaitu anak usia dini 5-6 tahun di TK Pelangi. Pengumpulan data diambil melalui wawancara, observasi, dokumentasi. Peneliti berperan sebagai pewawancara langsung untuk menggali data melalui guru dan siswa di TK Pelangi. Hasil penelitian menunjukkan bahwa pelaksanaan pembelajaran gobak sodor yang dilakukan telah sesuai dengan aturan permainan dan terlaksana dengan baik dan menyenangkan hanya saja masih ditemukanya dalam hal fisik yaitu kekurangannya lahan yang luas dan hanya bisa untuk satu lapangan yang mengakibatkan siswa lain untuk menunggu pergantian setiap bermain karena mengingat jumlah siswa yang melebihi batas aturan permainan sehigga pelaksanaan permainan gobak sodor masih belum efektif. Dan kondisi awal kemampuan sosial emosional anak sebelum diberikan tindakan yang masuk dalam kriteria skor tiga ada 35%. Pada siklus I guru menggunakan permaianan gobak sodor, dalam permaianan tersebut diberikan cotoh perbuatan yang seharusnya dilakukan oleh anak, setelah itu anak mempraktikkan kegiatan seperti yang telah dicontohkan yaitu anak mau meminjamkan miliknya, anak mau berbagi dengan teman dan anak saling membantu sesama teman. Pada siklus I anak yang memperoleh skor 3 terdapat 51,6%, pada siklus II peningkatan kemampuan sosial emosional menjadi 91,6%. Dapat dilihat pada tingkat keberhasilan kegiatan yang dilakukan pada setiap tahapan siklus yang mengalami peningkatan.","author":[{"dropping-particle":"","family":"Susilawati","given":"Indria","non-dropping-particle":"","parse-names":false,"suffix":""},{"dropping-particle":"","family":"Desi","given":"Theresia","non-dropping-particle":"","parse-names":false,"suffix":""},{"dropping-particle":"","family":"Kartini","given":"Kartini","non-dropping-particle":"","parse-names":false,"suffix":""}],"container-title":"Masa Keemasan: Jurnal Pendidikan Anak Usia Dini","id":"ITEM-1","issue":"1","issued":{"date-parts":[["2022"]]},"page":"39-43","title":"Kemampuan Sosial Emosional Anak Melalui Permainan Tradisional Gobak Sodor Pada Anak Usia Dini 5-6 Tahun Di Tk Pelangi","type":"article-journal","volume":"2"},"uris":["http://www.mendeley.com/documents/?uuid=9bfdce39-96a4-4ffa-a011-956616f40882"]}],"mendeley":{"formattedCitation":"(Susilawati et al., 2022)","plainTextFormattedCitation":"(Susilawati et al., 2022)","previouslyFormattedCitation":"(Susilawati et al.,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Susilawati et al.,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Similarly, visual-based learning models, such as the picture-and-picture approach, have been found to strengthen children’s understanding of emotions and social experience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15294/intuisi.v12i1.23573","ISSN":"2086-0803","abstract":"Data awal menunjukkan bahwa masih terdapat anak usia dini yang belum menunjukkan perilaku yang mengarah pada empati terhadap orang lain, sementara perilaku empati ini sangat penting untuk membina kehidupan sosial. Keberadaan binatang dan tumbuhan akan menjadi objek yang menyenangkan bagi anak sebagai pengenalan karakter dan penyampaian pesan.Anak tersebut meniru perilaku teman maupun perilaku yang sudah dibawa dari rumah. Salah satu upaya untuk mengembangkan kemampuan empati anak usia dini adalah melalui penerapan model pembelajaran picture and picture berbasis keanekaragaman hayati. Tujuan penelitian ini adalah untuk mendapatkan fakta dan menjelaskan tentang perbedaan kemampuan empati anak usia dini berdasarkan pada penerapan model pembelajaran picture and picture berbasis keanekaragaman hayati. Hipotesis dalam penelitian ini adalah terdapat perbedaan kemampuan empati pada 41 anak usia dini ditinjau dari penerapan model pembelajaran picture and picture berbasis keanekaragaman hayati. Subjek penelitian menggunakan anak usia dini di TKB. Teknik sampling menggunakan sampel jenuh. Metode pengumpulan data menggunakan Skala Empati Anak Usia Dini, serta analisis data menggunakan In</w:instrText>
      </w:r>
      <w:r w:rsidRPr="004D39E8">
        <w:rPr>
          <w:rFonts w:ascii="Palatino Linotype" w:eastAsia="Palatino Linotype" w:hAnsi="Palatino Linotype"/>
          <w:sz w:val="22"/>
          <w:szCs w:val="22"/>
          <w:lang w:val="sv-SE"/>
        </w:rPr>
        <w:instrText>dependent Samples t-Test. Hasil dari penelitian ini adalah terdapat perbedaan kemampuan empati anak usia dini melalui penerapan model pembelajaran picture and picture berbasis keanekaragaman hayati, t=2,310 dengan taraf signifikansi 0,026. Kemampuan empati anak usia dini kelompok eksperimen lebih tinggi daripada kelompok kontrol.Preliminary data showed that there are still young children who have not behaved that lead to empathy for others, while empathy behavior is very important to foster social relationships. The existence of animals and plants is a pleasant object for children and a means of character recognition and delivery of messages. Such as children imitate the behaviour of friends or behaviour that occurs at home. Efforts to improve childrenâ€Ÿs application of picture and picture models. This study aims to prove and explain the differences in early chi</w:instrText>
      </w:r>
      <w:r w:rsidRPr="004D39E8">
        <w:rPr>
          <w:rFonts w:ascii="Palatino Linotype" w:eastAsia="Palatino Linotype" w:hAnsi="Palatino Linotype"/>
          <w:sz w:val="22"/>
          <w:szCs w:val="22"/>
          <w:lang w:val="en-ID"/>
        </w:rPr>
        <w:instrText>ldhood empathy abilities by using biodiversity based picture and picture learning model. The hypothesis of this study is that there is difference in early childhood empathy through biodiversity based picture and picture learning method. Research subjects used 41 early childhood from kindergarten group B. Sampling technique using saturated samples. The data collection method uses early childhood emphaty scales, while data ana…","author":[{"dropping-particle":"","family":"Astuti","given":"Henny Puji","non-dropping-particle":"","parse-names":false,"suffix":""},{"dropping-particle":"","family":"Nugroho","given":"Agustinus Arum Eka","non-dropping-particle":"","parse-names":false,"suffix":""},{"dropping-particle":"","family":"Dewi","given":"Noer Azizah Rosita","non-dropping-particle":"","parse-names":false,"suffix":""}],"container-title":"Intuisi : Jurnal Psikologi Ilmiah","id":"ITEM-1","issue":"1","issued":{"date-parts":[["2020"]]},"page":"66-74","title":"Penerapan Model Pembelajaran Picture and Picture Berbasis Keanekaragaman Hayati Dalam Pembentukan Empati Anak Usia Dini","type":"article-journal","volume":"12"},"uris":["http://www.mendeley.com/documents/?uuid=2cc970e0-750d-4574-8951-f642993c87b6"]}],"mendeley":{"formattedCitation":"(Astuti et al., 2020)","plainTextFormattedCitation":"(Astuti et al., 2020)","previouslyFormattedCitation":"(Astuti et al., 2020)"},"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Astuti et al., 2020)</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On the other hand, excessive screen time has been associated with a decline in social competence and empathic abilit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37985/jer.v5i3.1420","abstract":"Penggunaan gadget pada anak usia dini, dan dibarengi dengan menurunnya interaksi anak dengan orang lain dapat menimbulkan dampak negatif terhadap perkembangan anak usia dini. Penelitian ini bertujuan untuk mengetahui dan menganalisis pengaruh interaksi orang tua dan tscreen time melalui sosial emosional terhadap kemampuan berbicara anak. Penelitian ini merupakan penelitian kuantiattif dengan analisis jalur. Sampel penelitian sebanyak 87 orang. Pengumpulan data dilakukan dengan menggunakan instrumen yang terdiri dari interaksi orang tua (26 item), screen time (20 item), sosial emosional (20 item), kemampuan berbicara (12 item) yang telah diuji validitas dan reabilitasnya. Analisis data penelitian ini menggunakan analisis jalur. Hasil penelitian menemukan bahwa terdapat pengaruh interaksi orang tua terhadap kemampuan berbicara, screen time terhadap kemampuan berbicara, sosial emosional terhadap kemampuan berbicara, interaksi orang tua terhadap sosial emosional, screen time terhadap sosial emosional,, terdapat pengaruh interaksi orang tua terhadap kemampuan berbicara melalui sosial emosional, terdapat pengaruh screen time terhadap kemampuan berbicara melalui sosial emosional.","author":[{"dropping-particle":"","family":"Sulaiman","given":"","non-dropping-particle":"","parse-names":false,"suffix":""},{"dropping-particle":"","family":"Sri","given":"Tri Arum Pandan","non-dropping-particle":"","parse-names":false,"suffix":""},{"dropping-particle":"","family":"Novitawati","given":"","non-dropping-particle":"","parse-names":false,"suffix":""}],"container-title":"Journal of Education Research","id":"ITEM-1","issue":"3","issued":{"date-parts":[["2024"]]},"page":"3525-3535","title":"Pengaruh Interaksi Orang Tua: Screen Time terhadap Kemampuan Sosial Emosional dan Berbicara Anak Taman Kanak-Kanak","type":"article-journal","volume":"5"},"uris":["http://www.mendeley.com/documents/?uuid=16f21ebb-2363-46fc-a690-ebe74c825b86"]}],"mendeley":{"formattedCitation":"(Sulaiman et al., 2024)","plainTextFormattedCitation":"(Sulaiman et al., 2024)","previouslyFormattedCitation":"(Sulaiman et al.,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Sulaiman et al., 2024)</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w:t>
      </w:r>
    </w:p>
    <w:p w14:paraId="4ACA0DA3" w14:textId="77777777" w:rsidR="004D39E8" w:rsidRPr="004D39E8" w:rsidRDefault="004D39E8" w:rsidP="004D39E8">
      <w:pPr>
        <w:spacing w:line="360" w:lineRule="auto"/>
        <w:ind w:left="66" w:firstLine="720"/>
        <w:rPr>
          <w:rFonts w:ascii="Palatino Linotype" w:eastAsia="Palatino Linotype" w:hAnsi="Palatino Linotype"/>
          <w:sz w:val="22"/>
          <w:szCs w:val="22"/>
          <w:lang w:val="en-ID"/>
        </w:rPr>
      </w:pPr>
      <w:r w:rsidRPr="004D39E8">
        <w:rPr>
          <w:rFonts w:ascii="Palatino Linotype" w:eastAsia="Palatino Linotype" w:hAnsi="Palatino Linotype"/>
          <w:sz w:val="22"/>
          <w:szCs w:val="22"/>
        </w:rPr>
        <w:t>From a character education perspective, empathy also embodies spiritual and moral values that can be nurtured from an early age. Children exposed to balanced spiritual and social learning tend to exhibit greater awareness of others’ needs and are more inclined to help and empathize</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Bachri","given":"Ahmad Alim","non-dropping-particle":"","parse-names":false,"suffix":""},{"dropping-particle":"","family":"Wulandari","given":"Yenny Nurul","non-dropping-particle":"","parse-names":false,"suffix":""},{"dropping-particle":"","family":"Suriansyah","given":"Ahmad","non-dropping-particle":"","parse-names":false,"suffix":""}],"container-title":"Journal of Innovation Research and Knowledge","id":"ITEM-1","issue":"3","issued":{"date-parts":[["2025"]]},"page":"173-178","title":"PEMBINAAN KARAKTER MELALUI IMPLEMENTASI MODEL PEMBELAJARAN RELIGIUS PADA SISWA PAUD UNTUK MENCIPTAKAN GENERASI EMAS INDONESIA","type":"article-journal","volume":"4"},"uris":["http://www.mendeley.com/documents/?uuid=532bf764-2bdd-4ccd-a6e4-89d3a0bbb201"]}],"mendeley":{"formattedCitation":"(Bachri et al., 2025)","plainTextFormattedCitation":"(Bachri et al., 2025)","previouslyFormattedCitation":"(Bachri et al., 2025)"},"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Bachri et al., 2025)</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 xml:space="preserve">Inclusive education models that integrate tolerance and empathy within classroom instruction have </w:t>
      </w:r>
      <w:r w:rsidRPr="004D39E8">
        <w:rPr>
          <w:rFonts w:ascii="Palatino Linotype" w:eastAsia="Palatino Linotype" w:hAnsi="Palatino Linotype"/>
          <w:sz w:val="22"/>
          <w:szCs w:val="22"/>
        </w:rPr>
        <w:lastRenderedPageBreak/>
        <w:t>likewise been found to strengthen social attitudes, reduce discrimination, and promote mutual respect</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Hamzah","given":"Fani","non-dropping-particle":"","parse-names":false,"suffix":""},{"dropping-particle":"","family":"Tahir","given":"Syafna","non-dropping-particle":"","parse-names":false,"suffix":""},{"dropping-particle":"","family":"Miyodu","given":"Welin","non-dropping-particle":"","parse-names":false,"suffix":""}],"container-title":"Jurnal Ilmu Sosial dan Humaniora","id":"ITEM-1","issue":"2","issued":{"date-parts":[["2025"]]},"page":"296-301","title":"Pentingnya Toleransi dan Empati dalam Pendidikan Anak Usia Dini Inklusif","type":"article-journal","volume":"1"},"uris":["http://www.mendeley.com/documents/?uuid=df8f2955-d22f-4df8-b5ad-f4f8b28ca04b"]}],"mendeley":{"formattedCitation":"(Hamzah et al., 2025)","plainTextFormattedCitation":"(Hamzah et al., 2025)","previouslyFormattedCitation":"(Hamzah et al., 2025)"},"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Hamzah et al., 2025)</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w:t>
      </w:r>
    </w:p>
    <w:p w14:paraId="4479FC75" w14:textId="77777777" w:rsidR="004D39E8" w:rsidRPr="004D39E8" w:rsidRDefault="004D39E8" w:rsidP="004D39E8">
      <w:pPr>
        <w:spacing w:line="360" w:lineRule="auto"/>
        <w:ind w:left="66" w:firstLine="720"/>
        <w:rPr>
          <w:rFonts w:ascii="Palatino Linotype" w:eastAsia="Palatino Linotype" w:hAnsi="Palatino Linotype"/>
          <w:sz w:val="22"/>
          <w:szCs w:val="22"/>
        </w:rPr>
      </w:pPr>
      <w:r w:rsidRPr="004D39E8">
        <w:rPr>
          <w:rFonts w:ascii="Palatino Linotype" w:eastAsia="Palatino Linotype" w:hAnsi="Palatino Linotype"/>
          <w:sz w:val="22"/>
          <w:szCs w:val="22"/>
        </w:rPr>
        <w:t>Teachers play a central role in shaping empathy and other forms of social behavior. For instance, the “natural materials center” approach, which encourages collaborative play, role-sharing, and joint problem-solving, provides tangible opportunities for empathy and cooperation to develop in daily classroom routine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31004/aulad.v8i2.891","author":[{"dropping-particle":"","family":"Fitra","given":"Nurun","non-dropping-particle":"","parse-names":false,"suffix":""},{"dropping-particle":"","family":"Kanza","given":"Mutia","non-dropping-particle":"","parse-names":false,"suffix":""},{"dropping-particle":"","family":"Muthohar","given":"Sofa","non-dropping-particle":"","parse-names":false,"suffix":""}],"id":"ITEM-1","issue":"2","issued":{"date-parts":[["2025"]]},"page":"615-625","title":"Strategi Guru Dalam Menumbuhkan Empati dan Kerja sama Anak Usia Dini","type":"article-journal","volume":"8"},"uris":["http://www.mendeley.com/documents/?uuid=0c7a62d2-3839-4406-80b9-780843d95dc8"]}],"mendeley":{"formattedCitation":"(Fitra et al., 2025)","plainTextFormattedCitation":"(Fitra et al., 2025)","previouslyFormattedCitation":"(Fitra et al., 2025)"},"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Fitra et al., 2025)</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Activities such as simulations and role-playing are also effective tools for helping children understand others’ perspective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Farantika","given":"Dessy","non-dropping-particle":"","parse-names":false,"suffix":""},{"dropping-particle":"","family":"Hafni","given":"Nurlaili Dina","non-dropping-particle":"","parse-names":false,"suffix":""}],"id":"ITEM-1","issue":"April","issued":{"date-parts":[["2025"]]},"page":"53-61","title":"Strategi Guru PAUD dalam Menumbuhkan Kemampuan Sosial Anak","type":"article-journal"},"uris":["http://www.mendeley.com/documents/?uuid=426f2698-797f-4f91-8578-0ca893f3e47c"]}],"mendeley":{"formattedCitation":"(Farantika &amp; Hafni, 2025)","manualFormatting":"(Farantika &amp; Hafni, 2025","plainTextFormattedCitation":"(Farantika &amp; Hafni, 2025)","previouslyFormattedCitation":"(Farantika &amp; Hafni, 2025)"},"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Farantika &amp; Hafni, 2025</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Ahyia","given":"Yunita Mardianti","non-dropping-particle":"","parse-names":false,"suffix":""},{"dropping-particle":"","family":"Pandang","given":"Abdullah","non-dropping-particle":"","parse-names":false,"suffix":""},{"dropping-particle":"","family":"Saman","given":"Abdul","non-dropping-particle":"","parse-names":false,"suffix":""}],"id":"ITEM-1","issue":"3","issued":{"date-parts":[["2024"]]},"page":"162-176","title":"The Effectiveness of using Symbolic Modeling Technique through Empathy Training to overcome Bullying Behavior of Students in Raudhatul Athfal","type":"article-journal","volume":"8"},"uris":["http://www.mendeley.com/documents/?uuid=b0d122ca-30e4-466d-9c6b-3be2f03570eb"]}],"mendeley":{"formattedCitation":"(Ahyia et al., 2024)","manualFormatting":"; Ahyia et al., 2024)","plainTextFormattedCitation":"(Ahyia et al., 2024)","previouslyFormattedCitation":"(Ahyia et al.,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 Ahyia et al., 2024)</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Through engaging in empathetic storytelling and interactive play, children begin to imitate and internalize social values that promote positive interpersonal interactions.</w:t>
      </w:r>
    </w:p>
    <w:p w14:paraId="16D6F0F8" w14:textId="77777777" w:rsidR="004D39E8" w:rsidRPr="004D39E8" w:rsidRDefault="004D39E8" w:rsidP="004D39E8">
      <w:pPr>
        <w:spacing w:line="360" w:lineRule="auto"/>
        <w:ind w:left="66" w:firstLine="720"/>
        <w:rPr>
          <w:rFonts w:ascii="Palatino Linotype" w:eastAsia="Palatino Linotype" w:hAnsi="Palatino Linotype"/>
          <w:sz w:val="22"/>
          <w:szCs w:val="22"/>
          <w:lang w:val="en-ID"/>
        </w:rPr>
      </w:pPr>
      <w:r w:rsidRPr="004D39E8">
        <w:rPr>
          <w:rFonts w:ascii="Palatino Linotype" w:eastAsia="Palatino Linotype" w:hAnsi="Palatino Linotype"/>
          <w:sz w:val="22"/>
          <w:szCs w:val="22"/>
        </w:rPr>
        <w:t>Nevertheless, many young children still lack sufficient social stimulation, both at home and in school. The absence of consistent routines that foster prosocial habits—such as helping peers or sharing toys—presents a significant challenge. Consequently, empathy may not develop optimally, and sharing behavior remains irregular. Children’s tendency to act solely out of self-interest without considering others’ needs can be understood through Kohlberg’s early stages of moral development, in which moral reasoning is based primarily on avoiding punishment</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37812/zahra.v1i2.124","ISSN":"2723-4932","abstract":"Masalah moral menjadi sebuah masalah yang sekarang ini sangat banyak meminta perhatian, terutama bagi para pendidik, ulama, pemuka masyarakat dan para orang tua. Banyaknya info tentang criminal kepada anak-anak, seperti yang terjadi di beberapa daerah yang hampir setiap minggu diberitakan di berbagai media, baik media cetak maupun elektronik. dalam tulisan ini ingin lebih banyak konsep nilai moral dari Kohlberg beserta perkembanganya yang akan di integrasikan dengan moral dalam pandagan islam. Hasil menunjukkan bahwa Kohlberg memaparkan dengan Teori yang memandangan bahwa penalaran moral, yang merupakan dasar dari perilaku etis mempunyai enam tahapan perkembangan yang dapat teridentifikasi. Ia mengikuti perkembangan dari keputusan moral seiring penambahan usia yang semula diteliti Piaget, yang menyatakan bahwa logika dan moralitas berkembang melalui tahapan-tahapan konstruktif. Kohlberg memperluas pandangan dasar ini, dengan menentukan bahwa proses perkembangan moral pada prinsipnya berhubungan dengan keadilan dan perkembangannya berlanjut selama kehidupan, walaupun ada dialog yang mempertanyakan implikasi filosofis dari penelitiannya\r  \r  \r \r LATAR BELAKANG","author":[{"dropping-particle":"","family":"Suparno","given":"Suparno","non-dropping-particle":"","parse-names":false,"suffix":""}],"container-title":"ZAHRA: Research and Tought Elementary School of Islam Journal","id":"ITEM-1","issue":"2","issued":{"date-parts":[["2020"]]},"page":"58-67","title":"Konsep Penguatan Nilai Moral Anak Menurut Kohlberg","type":"article-journal","volume":"1"},"uris":["http://www.mendeley.com/documents/?uuid=60fa5e73-af8d-4ecb-b69d-9f00de835ef1"]}],"mendeley":{"formattedCitation":"(Suparno, 2020)","plainTextFormattedCitation":"(Suparno, 2020)","previouslyFormattedCitation":"(Suparno, 2020)"},"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Suparno, 2020)</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 xml:space="preserve">Moreover, </w:t>
      </w:r>
      <w:r w:rsidRPr="004D39E8">
        <w:rPr>
          <w:rFonts w:ascii="Palatino Linotype" w:eastAsia="Palatino Linotype" w:hAnsi="Palatino Linotype"/>
          <w:sz w:val="22"/>
          <w:szCs w:val="22"/>
        </w:rPr>
        <w:lastRenderedPageBreak/>
        <w:t xml:space="preserve">excessive exposure to digital technology at an early age has been found to further diminish children’s ability to exhibit empathy and social concern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24198/share.v13i1.40927","ISSN":"2339-0042","abstract":"Fenomena anak usia dini yang menggunakan gawai (gadget) sudah mulai banyak ditemui baik itu di perkotaan maupun di pedesaan. Hal tersebut saat ini sudah dianggap biasa karena orangtua yang memberikan gawai (gadget) secara langsung pada anak. Kemudian, anak tidak diberikan batasan waktu dalam bermain gawai (gadget) sehingga anak suka bermain gadget (gadget) dengan durasi yang cukup lama lebih dari satu jam. Tujuan dari penelitian ini adalah untuk mengetahui dampak dari penggunaan gawai (gadget) terutama dalam hal perilaku sosial anak usia dini. Metode penelitian yang digunakan dalam penelitian ini adalah metode penelitian studi deskriptif dengan pendekatan kualitatif. Hasil penelitian ini menunjukkan bahwa perilaku sosial pada anak usia dini yang diakibatkan dari penggunaan gawai (gadget) dapat dilihat dari perilaku anak dalam kerjasama, menghargai, berbagi, serta membantu. Perilaku sosial anak usia dini menjadi berbeda saat berada di lingkungan sekolah maupun di lingkungan rumah. Anak usia dini menjadi tidak peduli dengan lingkungan sekitar dan hanya memikirkan diri sendiri. Sehingga, dalam bertemu dan bermain dengan teman sebaya anak menjadi kesulitan dalam bersosialisasi karena anak menjadi asyik sendiri. Hal itu disebabkan karena ketika di rumah anak terbiasa diberikan gawai (gadget) dan bermain gawai (gadget) sendiri tidak diajak berkomunikasi oleh orangtuanya. Selain itu, anak juga tidak pernah keluar rumah untuk bermain dengan teman sebayanya.","author":[{"dropping-particle":"","family":"Apsari","given":"Nurliana Cipta","non-dropping-particle":"","parse-names":false,"suffix":""},{"dropping-particle":"","family":"Nurfauziah","given":"Lia Siti","non-dropping-particle":"","parse-names":false,"suffix":""},{"dropping-particle":"","family":"Asiah","given":"Dessy Hasanah Siti","non-dropping-particle":"","parse-names":false,"suffix":""}],"container-title":"Share : Social Work Journal","id":"ITEM-1","issue":"1","issued":{"date-parts":[["2023"]]},"page":"11","title":"Dampak Penggunaan Gawai (Gadget) Terhadap Perilaku Sosial Anak Usia Dini","type":"article-journal","volume":"13"},"uris":["http://www.mendeley.com/documents/?uuid=0ddc8454-f851-4425-9659-964fb0295d0d"]}],"mendeley":{"formattedCitation":"(Apsari et al., 2023)","plainTextFormattedCitation":"(Apsari et al., 2023)","previouslyFormattedCitation":"(Apsari et al., 2023)"},"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Apsari et al., 2023)</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Inconsistent parenting and the absence of role models who demonstrate caring and sharing behaviors also contribute to children’s individualistic tendencie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 xml:space="preserve">ADDIN CSL_CITATION {"citationItems":[{"id":"ITEM-1","itemData":{"DOI":"10.21093/sajie.v3i1.2919","ISSN":"2621-5845","abstract":"Penelitian ini bertujuan untuk untuk mengetahui bagaimana pola asuh orang tua dalam menstimulasi kemandirian anak usia dini di Mangkujenang Dalam Simpang Pasir Palaran, Samarinda. Penelitian ini merupakan penelitian lapangan dengan pendekatan deskriptif kualitatif. Subjek penelitian ini adalah 10 orang tua dan 10 anak. Metode pengumpulan data menggunakan observasi, wawancara, dan dokumentasi. Keabsahan data menggunakan tringulasi sumber dan triangulasi metode. Tehnik analisis data menggunakan reduksi data, penyajian data dan penarikan kesimpulan. Hasil Penelitian menunjukkan bahwa orang tua di Mangkujenang Dalam, menggunakan pola asuh yang berbeda-beda dalam menstimulasi kemandirian anak, sebagai berikut: (1) Orang tua sangat dominan dalam mengambil keputusan dan aturan, Orang tua membuat peraturan secara sepihak tanpa melibatkan anak, Orang tua memiliki kontrol  yang ketat terhadap perilaku anak, dan Orang tua sering mengancam atau menghukum melalui lisan maupun fisik. Cara seperti ini merupakan ciri-ciri pola asuh otoriter. (2) Orang tua mendorong anak untuk membicarakan keinginan, cita-cita, dan kebutuhan anak, Orang tua berkerja sama dengan anak, Orang tua mengarahkandan membimbing anak, dan </w:instrText>
      </w:r>
      <w:r w:rsidRPr="004D39E8">
        <w:rPr>
          <w:rFonts w:ascii="Palatino Linotype" w:eastAsia="Palatino Linotype" w:hAnsi="Palatino Linotype"/>
          <w:sz w:val="22"/>
          <w:szCs w:val="22"/>
          <w:lang w:val="sv-SE"/>
        </w:rPr>
        <w:instrText>Orang tua tidak kaku terhadap kontrol anak. Cara seperti ini merup</w:instrText>
      </w:r>
      <w:r w:rsidRPr="004D39E8">
        <w:rPr>
          <w:rFonts w:ascii="Palatino Linotype" w:eastAsia="Palatino Linotype" w:hAnsi="Palatino Linotype"/>
          <w:sz w:val="22"/>
          <w:szCs w:val="22"/>
          <w:lang w:val="en-ID"/>
        </w:rPr>
        <w:instrText>akan ciri-ciri pola asuh demokratis. (3) Orang tua memberikan kebebasan penuh pada anak dalam bertindak, Anak lebih mendominasi, Orang tua memiliki sikap bebas, Orang tua tidak membimbing dan mengarahkan anak. Cara seperti ini merupakan ciri-ciri pola asuh permisif.  Pola asuh demokratis, permisif dan otoriter bisa menstimulasi kemandirian anak. Pola asuh demokratis dan permisif lebih mendominasi dalam menstimulasi kemandirian anak dari pada pola asuh otoriter di Mangkujenang Dalam.","author":[{"dropping-particle":"","family":"Malik","given":"Lina Revilla","non-dropping-particle":"","parse-names":false,"suffix":""},{"dropping-particle":"","family":"Kartika","given":"Aji Dinda Amelia","non-dropping-particle":"","parse-names":false,"suffix":""},{"dropping-particle":"","family":"Saugi","given":"Wildan","non-dropping-particle":"","parse-names":false,"suffix":""}],"container-title":"Southeast Asian Journal of Islamic Education","id":"ITEM-1","issue":"1","issued":{"date-parts":[["2020"]]},"page":"97-109","title":"Pola Asuh Orang Tua dalam Menstimulasi Kemandirian Anak Usia Dini","type":"article-journal","volume":"3"},"uris":["http://www.mendeley.com/documents/?uuid=5dd32a46-fc45-431d-bcb3-9620c79f4443"]}],"mendeley":{"formattedCitation":"(Malik et al., 2020)","plainTextFormattedCitation":"(Malik et al., 2020)","previouslyFormattedCitation":"(Malik et al., 2020)"},"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Malik et al., 2020)</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w:t>
      </w:r>
    </w:p>
    <w:p w14:paraId="4EE7131D" w14:textId="77777777" w:rsidR="004D39E8" w:rsidRPr="004D39E8" w:rsidRDefault="004D39E8" w:rsidP="004D39E8">
      <w:pPr>
        <w:spacing w:line="360" w:lineRule="auto"/>
        <w:ind w:left="66" w:firstLine="720"/>
        <w:rPr>
          <w:rFonts w:ascii="Palatino Linotype" w:eastAsia="Palatino Linotype" w:hAnsi="Palatino Linotype"/>
          <w:sz w:val="22"/>
          <w:szCs w:val="22"/>
        </w:rPr>
      </w:pPr>
      <w:r w:rsidRPr="004D39E8">
        <w:rPr>
          <w:rFonts w:ascii="Palatino Linotype" w:eastAsia="Palatino Linotype" w:hAnsi="Palatino Linotype"/>
          <w:sz w:val="22"/>
          <w:szCs w:val="22"/>
        </w:rPr>
        <w:t>This issue highlights the need for further investigation using observational approaches that capture authentic manifestations of children’s social behavior in everyday school contexts. Conducting descriptive analyses of children’s daily interactions in early childhood classrooms can provide deeper insights into the social dynamics underlying empathy and sharing behaviors. Therefore, the present study aims to analyze forms of low-empathy and low-sharing behavior among young children through naturalistic observation within school environments.</w:t>
      </w:r>
      <w:r w:rsidRPr="004D39E8">
        <w:rPr>
          <w:rFonts w:ascii="Palatino Linotype" w:hAnsi="Palatino Linotype"/>
          <w:sz w:val="22"/>
          <w:szCs w:val="22"/>
        </w:rPr>
        <w:t xml:space="preserve"> </w:t>
      </w:r>
      <w:r w:rsidRPr="004D39E8">
        <w:rPr>
          <w:rFonts w:ascii="Palatino Linotype" w:eastAsia="Palatino Linotype" w:hAnsi="Palatino Linotype"/>
          <w:sz w:val="22"/>
          <w:szCs w:val="22"/>
        </w:rPr>
        <w:t>Although numerous studies have discussed the importance of empathy and prosocial behavior in early childhood, few have employed direct observational methods within natural play settings in early childhood education institutions. Most prior research has focused on intervention programs or curriculum-based learning rather than on naturally occurring behaviors in daily classroom interactions. This gap underscores the need for more contextual and field-based studies that explicitly explore children’s reluctance to share and empathize.</w:t>
      </w:r>
    </w:p>
    <w:p w14:paraId="27978688" w14:textId="2CA19FE6" w:rsidR="007217DA" w:rsidRDefault="004D39E8" w:rsidP="004D39E8">
      <w:pPr>
        <w:spacing w:line="360" w:lineRule="auto"/>
        <w:ind w:left="66" w:firstLine="720"/>
        <w:rPr>
          <w:rFonts w:eastAsia="Palatino Linotype"/>
          <w:lang w:val="en-ID"/>
        </w:rPr>
      </w:pPr>
      <w:r w:rsidRPr="004D39E8">
        <w:rPr>
          <w:rFonts w:ascii="Palatino Linotype" w:eastAsia="Palatino Linotype" w:hAnsi="Palatino Linotype"/>
          <w:sz w:val="22"/>
          <w:szCs w:val="22"/>
        </w:rPr>
        <w:lastRenderedPageBreak/>
        <w:t>This study offers a new perspective by employing naturalistic observation to examine young children’s behaviors within authentic school contexts. It provides an original contribution by capturing the dynamics of empathy and sharing as they emerge spontaneously through peer interactions during play. Such an approach offers a more accurate representation of how empathy and prosocial tendencies develop—or fail to develop—in real-world early childhood environments. Based on this background, the present study addresses three key questions: (1) What forms of low-empathy behavior are exhibited by young children during play activities at school? (2) What factors contribute to low empathy and reluctance to share among these children? and (3) How do teaching strategies and school environments influence the development of empathy and sharing behavior in early childhood? Through direct classroom observation, this study seeks to provide a comprehensive and contextual understanding of the social dynamics shaping young children’s empathic and prosocial development.</w:t>
      </w:r>
    </w:p>
    <w:p w14:paraId="1A5B2211" w14:textId="77777777" w:rsidR="004D39E8" w:rsidRPr="004D39E8" w:rsidRDefault="004D39E8" w:rsidP="004D39E8">
      <w:pPr>
        <w:ind w:left="66" w:firstLine="720"/>
        <w:rPr>
          <w:rFonts w:eastAsia="Palatino Linotype"/>
          <w:lang w:val="en-ID"/>
        </w:rPr>
      </w:pPr>
    </w:p>
    <w:p w14:paraId="5EB6F2E9" w14:textId="2C20D0BA" w:rsidR="001A69DE" w:rsidRPr="00662BAB" w:rsidRDefault="00B67BAD" w:rsidP="000B23CD">
      <w:pPr>
        <w:spacing w:line="360" w:lineRule="auto"/>
        <w:jc w:val="center"/>
        <w:rPr>
          <w:rFonts w:ascii="Palatino Linotype" w:hAnsi="Palatino Linotype" w:cs="Arial"/>
          <w:b/>
          <w:sz w:val="22"/>
          <w:szCs w:val="22"/>
        </w:rPr>
      </w:pPr>
      <w:r>
        <w:rPr>
          <w:rFonts w:ascii="Palatino Linotype" w:hAnsi="Palatino Linotype" w:cs="Arial"/>
          <w:b/>
          <w:sz w:val="22"/>
          <w:szCs w:val="22"/>
        </w:rPr>
        <w:t>Methods</w:t>
      </w:r>
    </w:p>
    <w:p w14:paraId="62F2CBFB" w14:textId="77777777" w:rsidR="004D39E8" w:rsidRPr="004D39E8" w:rsidRDefault="004D39E8" w:rsidP="004D39E8">
      <w:pPr>
        <w:ind w:left="66" w:firstLine="720"/>
        <w:rPr>
          <w:rFonts w:ascii="Palatino Linotype" w:eastAsia="Palatino Linotype" w:hAnsi="Palatino Linotype"/>
          <w:sz w:val="22"/>
          <w:szCs w:val="22"/>
          <w:lang w:val="en-ID"/>
        </w:rPr>
      </w:pPr>
      <w:bookmarkStart w:id="1" w:name="_Hlk202550257"/>
      <w:r w:rsidRPr="004D39E8">
        <w:rPr>
          <w:rFonts w:ascii="Palatino Linotype" w:eastAsia="Palatino Linotype" w:hAnsi="Palatino Linotype"/>
          <w:sz w:val="22"/>
          <w:szCs w:val="22"/>
          <w:lang w:val="en-ID"/>
        </w:rPr>
        <w:t xml:space="preserve">This study employed a qualitative descriptive approach aimed at gaining an in-depth understanding of naturally occurring social phenomena within early childhood education settings. The participants were children from Group B at PAUD Islam Terpadu Al Firdaus in Banjarmasin. Participants were selected purposively, taking into account accessibility and active engagement in group play </w:t>
      </w:r>
      <w:r w:rsidRPr="004D39E8">
        <w:rPr>
          <w:rFonts w:ascii="Palatino Linotype" w:eastAsia="Palatino Linotype" w:hAnsi="Palatino Linotype"/>
          <w:sz w:val="22"/>
          <w:szCs w:val="22"/>
          <w:lang w:val="en-ID"/>
        </w:rPr>
        <w:lastRenderedPageBreak/>
        <w:t>activities. Data were collected through non-participant observation and interviews with classroom teachers to capture authentic social behaviors and instructional practices related to empathy and sharing.</w:t>
      </w:r>
    </w:p>
    <w:p w14:paraId="17883773" w14:textId="77777777" w:rsidR="004D39E8" w:rsidRPr="004D39E8" w:rsidRDefault="004D39E8" w:rsidP="004D39E8">
      <w:pPr>
        <w:ind w:left="66" w:firstLine="720"/>
        <w:rPr>
          <w:rFonts w:ascii="Palatino Linotype" w:eastAsia="Palatino Linotype" w:hAnsi="Palatino Linotype"/>
          <w:sz w:val="22"/>
          <w:szCs w:val="22"/>
          <w:lang w:val="en-ID"/>
        </w:rPr>
      </w:pPr>
      <w:r w:rsidRPr="004D39E8">
        <w:rPr>
          <w:rFonts w:ascii="Palatino Linotype" w:eastAsia="Palatino Linotype" w:hAnsi="Palatino Linotype"/>
          <w:sz w:val="22"/>
          <w:szCs w:val="22"/>
          <w:lang w:val="en-ID"/>
        </w:rPr>
        <w:t>Observations were conducted over a two-week period, focusing on group play interactions, the distribution of play materials, and children’s responses toward peers experiencing difficulties. The researcher maintained a passive role during these sessions to avoid influencing the natural flow of activities. In addition to observation, teacher interviews were carried out to explore the children’s social habits and the strategies employed by educators to promote empathy and cooperation. Supplementary documentation, including daily field notes and activity photographs, was gathered to support the primary data and enable triangulation for ensuring the validity and credibility of the findings.</w:t>
      </w:r>
    </w:p>
    <w:p w14:paraId="5FC3F365" w14:textId="77777777" w:rsidR="004D39E8" w:rsidRPr="004D39E8" w:rsidRDefault="004D39E8" w:rsidP="004D39E8">
      <w:pPr>
        <w:ind w:left="66" w:firstLine="720"/>
        <w:rPr>
          <w:rFonts w:ascii="Palatino Linotype" w:eastAsia="Palatino Linotype" w:hAnsi="Palatino Linotype"/>
          <w:sz w:val="22"/>
          <w:szCs w:val="22"/>
          <w:lang w:val="en-ID"/>
        </w:rPr>
      </w:pPr>
      <w:r w:rsidRPr="004D39E8">
        <w:rPr>
          <w:rFonts w:ascii="Palatino Linotype" w:eastAsia="Palatino Linotype" w:hAnsi="Palatino Linotype"/>
          <w:sz w:val="22"/>
          <w:szCs w:val="22"/>
          <w:lang w:val="en-ID"/>
        </w:rPr>
        <w:t>The data were analyzed qualitatively through a three-phase process consisting of data reduction, data presentation, and conclusion drawing. During the reduction phase, observed behaviors were categorized into thematic clusters such as egocentric actions, reluctance to share, and lack of sensitivity toward peers. The subsequent phase involved presenting the data in descriptive narrative form to illustrate the factual conditions observed in the classroom. Through this process, a comprehensive picture emerged of the limited empathy and sharing tendencies among children within their everyday social interactions at school.</w:t>
      </w:r>
    </w:p>
    <w:bookmarkEnd w:id="1"/>
    <w:p w14:paraId="6EF72263" w14:textId="77777777" w:rsidR="001A69DE" w:rsidRPr="00006149" w:rsidRDefault="001A69DE" w:rsidP="00006149">
      <w:pPr>
        <w:tabs>
          <w:tab w:val="num" w:pos="840"/>
        </w:tabs>
        <w:spacing w:line="360" w:lineRule="auto"/>
        <w:rPr>
          <w:rFonts w:ascii="Palatino Linotype" w:hAnsi="Palatino Linotype" w:cs="Arial"/>
          <w:b/>
          <w:sz w:val="22"/>
          <w:szCs w:val="22"/>
        </w:rPr>
      </w:pPr>
    </w:p>
    <w:p w14:paraId="4FF62D02" w14:textId="77777777" w:rsidR="004D39E8" w:rsidRDefault="004D39E8" w:rsidP="00006149">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t>Result and Discussionn</w:t>
      </w:r>
    </w:p>
    <w:p w14:paraId="55B411C1" w14:textId="77777777" w:rsidR="004D39E8" w:rsidRPr="004D39E8" w:rsidRDefault="004D39E8" w:rsidP="004D39E8">
      <w:pPr>
        <w:pStyle w:val="BodyText"/>
        <w:tabs>
          <w:tab w:val="left" w:pos="426"/>
        </w:tabs>
        <w:spacing w:line="360" w:lineRule="auto"/>
        <w:ind w:firstLine="567"/>
        <w:jc w:val="both"/>
        <w:rPr>
          <w:rFonts w:ascii="Palatino Linotype" w:hAnsi="Palatino Linotype"/>
          <w:sz w:val="22"/>
          <w:szCs w:val="22"/>
          <w:lang w:val="en-ID"/>
        </w:rPr>
      </w:pPr>
      <w:r w:rsidRPr="004D39E8">
        <w:rPr>
          <w:rFonts w:ascii="Palatino Linotype" w:eastAsia="Palatino Linotype" w:hAnsi="Palatino Linotype"/>
          <w:sz w:val="22"/>
          <w:szCs w:val="22"/>
        </w:rPr>
        <w:t xml:space="preserve">The findings of the observation revealed that most young children participating in this study tended to exhibit low levels of empathy during group play activities. Behaviors such as taking play materials without permission, reluctance to share, and failing to respond to peers </w:t>
      </w:r>
      <w:r w:rsidRPr="004D39E8">
        <w:rPr>
          <w:rFonts w:ascii="Palatino Linotype" w:eastAsia="Palatino Linotype" w:hAnsi="Palatino Linotype"/>
          <w:sz w:val="22"/>
          <w:szCs w:val="22"/>
        </w:rPr>
        <w:lastRenderedPageBreak/>
        <w:t xml:space="preserve">in distress indicated limited socio-emotional competence in their everyday school interactions. These findings are consistent with those of </w:t>
      </w:r>
      <w:r w:rsidRPr="004D39E8">
        <w:rPr>
          <w:rFonts w:ascii="Palatino Linotype" w:eastAsia="Palatino Linotype" w:hAnsi="Palatino Linotype"/>
          <w:sz w:val="22"/>
          <w:szCs w:val="22"/>
          <w:lang w:val="en-ID"/>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Raudah","given":"","non-dropping-particle":"","parse-names":false,"suffix":""},{"dropping-particle":"","family":"Marwah","given":"Syafa","non-dropping-particle":"","parse-names":false,"suffix":""},{"dropping-particle":"","family":"Oktavia","given":"Berliana","non-dropping-particle":"","parse-names":false,"suffix":""},{"dropping-particle":"","family":"Syafaqoh","given":"Nada","non-dropping-particle":"","parse-names":false,"suffix":""},{"dropping-particle":"","family":"Wulandari","given":"Zeina","non-dropping-particle":"","parse-names":false,"suffix":""}],"container-title":"Psikosospen : Jurnal Psikososial dan Pendidikan","id":"ITEM-1","issue":"2","issued":{"date-parts":[["2025"]]},"page":"580-589","title":"PERAN PERMAINAN ULAR TANGGA DALAM MENINGKATKAN KETERAMPILAN SOSIAL ANAK DI PAUD","type":"article-journal","volume":"1"},"uris":["http://www.mendeley.com/documents/?uuid=85472527-bfef-4db5-bb08-f9e398197b87"]}],"mendeley":{"formattedCitation":"(Raudah et al., 2025)","manualFormatting":"Raudah et al. (2025)","plainTextFormattedCitation":"(Raudah et al., 2025)","previouslyFormattedCitation":"(Raudah et al., 2025)"},"properties":{"noteIndex":0},"schema":"https://github.com/citation-style-language/schema/raw/master/csl-citation.json"}</w:instrText>
      </w:r>
      <w:r w:rsidRPr="004D39E8">
        <w:rPr>
          <w:rFonts w:ascii="Palatino Linotype" w:eastAsia="Palatino Linotype" w:hAnsi="Palatino Linotype"/>
          <w:sz w:val="22"/>
          <w:szCs w:val="22"/>
          <w:lang w:val="en-ID"/>
        </w:rPr>
        <w:fldChar w:fldCharType="separate"/>
      </w:r>
      <w:r w:rsidRPr="004D39E8">
        <w:rPr>
          <w:rFonts w:ascii="Palatino Linotype" w:eastAsia="Palatino Linotype" w:hAnsi="Palatino Linotype"/>
          <w:noProof/>
          <w:sz w:val="22"/>
          <w:szCs w:val="22"/>
          <w:lang w:val="en-ID"/>
        </w:rPr>
        <w:t>Raudah et al. (2025)</w:t>
      </w:r>
      <w:r w:rsidRPr="004D39E8">
        <w:rPr>
          <w:rFonts w:ascii="Palatino Linotype" w:eastAsia="Palatino Linotype" w:hAnsi="Palatino Linotype"/>
          <w:sz w:val="22"/>
          <w:szCs w:val="22"/>
          <w:lang w:val="en-ID"/>
        </w:rPr>
        <w:fldChar w:fldCharType="end"/>
      </w:r>
      <w:r w:rsidRPr="004D39E8">
        <w:rPr>
          <w:rFonts w:ascii="Palatino Linotype" w:eastAsia="Palatino Linotype" w:hAnsi="Palatino Linotype"/>
          <w:sz w:val="22"/>
          <w:szCs w:val="22"/>
          <w:lang w:val="en-ID"/>
        </w:rPr>
        <w:t xml:space="preserve"> and </w:t>
      </w:r>
      <w:r w:rsidRPr="004D39E8">
        <w:rPr>
          <w:rFonts w:ascii="Palatino Linotype" w:eastAsia="Palatino Linotype" w:hAnsi="Palatino Linotype"/>
          <w:sz w:val="22"/>
          <w:szCs w:val="22"/>
          <w:lang w:val="en-ID"/>
        </w:rPr>
        <w:fldChar w:fldCharType="begin" w:fldLock="1"/>
      </w:r>
      <w:r w:rsidRPr="004D39E8">
        <w:rPr>
          <w:rFonts w:ascii="Palatino Linotype" w:eastAsia="Palatino Linotype" w:hAnsi="Palatino Linotype"/>
          <w:sz w:val="22"/>
          <w:szCs w:val="22"/>
          <w:lang w:val="en-ID"/>
        </w:rPr>
        <w:instrText>ADDIN CSL_CITATION {"citationItems":[{"id":"ITEM-1","itemData":{"DOI":"10.17509/jpa.v4i2.30447","ISSN":"2581-2823","abstract":"This research was motivated by the problem of the ability of child empathy after 5-6 years. Thereare children who still have not been able to develop their army attitudes, because there is still alack of appastation of habituation carried out by parents or teachers in schools and children'splaying environments. This study aims to analyze the ability of children's empathy aged 5-6 yearsand efforts to improve their two capabilities that have been studied by previous studies. Theresearch method used is a qualitative-descriptive approach with the literature review method. Thetechnique of collecting data carried out by researchers is in the form of previous research resultsin the form of journals that are relevant to the topic of research. Data analysis techniques used arecontent analysis. The findings of the data analysis obtained that the empathy attitude of a girl ishigher than boys in the cognitive and affective aspects of their emotional pressure. But with theinteraction of sex, the ability of martial empathy will be the same as the ability of empathy for girlswho interact same sex as well. The ability of children's empathy can increase with a given positivehabituation and stimulus properly through the Motede method or the learning model at the school.Penelitian ini dilatarbelakangi dengan adanya permasalahan mengenai kemampuan empati anakusai 5-6 tahun. Terdapat anak yang masih belum mampu mengembangkan sikap empatinya,disebabkan masih kurangnya penerapan pembiasaan yang dilakukan oleh orang tua ataupun gurudi sekolah dan lingkungan bermain anak. Penelitian ini bertujuan untuk menganalisis kemampuanempati anak usia 5-6 tahun dan upaya meningkatkan kemampuan empatinya yang sudah ditelitioleh penelitian sebelumnya. Metode penelitian yang digunakan yaitu pendekatan kualitatifdeskriptif dengan metode studi literatur. Teknik pengumpulan data yang dilakukan oleh penelitiyaitu berupa hasil penelitian yang terdahulu berupa jurnal-jurnal yang relevan dengan topikpenelitian. Teknik analisis data yang digunakan yaitu analisis isi (content analysis). Hasil temuandari analisis data yang diperoleh bahwa sikap empati anak perempuan lebih tinggi dibandingkandengan anak laki-laki pada aspek kognitif dan afektif dari tekanan emosionalnya. Namun denganadanya interaksi sesama jenis kelamin, kemampuan empati anak laki-laki akan sama dengankemampuan empati anak perempuan yang melakukan interaksi sesama jenis kelamin juga.Kemampuan empati anak dapat meningkat dengan diberika…","author":[{"dropping-particle":"","family":"Nurfazrina","given":"Syifa Aulia","non-dropping-particle":"","parse-names":false,"suffix":""},{"dropping-particle":"","family":"Muslihin","given":"Heri Yusuf","non-dropping-particle":"","parse-names":false,"suffix":""},{"dropping-particle":"","family":"Sumardi","given":"Sumardi","non-dropping-particle":"","parse-names":false,"suffix":""}],"container-title":"Jurnal Paud Agapedia","id":"ITEM-1","issue":"2","issued":{"date-parts":[["2020"]]},"page":"285-299","title":"Analisis Kemampuan Empati Anak Usia 5-6 Tahun (Literature Review)","type":"article-journal","volume":"4"},"uris":["http://www.mendeley.com/documents/?uuid=10d81cec-be58-405b-b460-8526a036b695"]}],"mendeley":{"formattedCitation":"(Nurfazrina et al., 2020)","manualFormatting":"Nurfazrina et al. (2020)","plainTextFormattedCitation":"(Nurfazrina et al., 2020)","previouslyFormattedCitation":"(Nurfazrina et al., 2020)"},"properties":{"noteIndex":0},"schema":"https://github.com/citation-style-language/schema/raw/master/csl-citation.json"}</w:instrText>
      </w:r>
      <w:r w:rsidRPr="004D39E8">
        <w:rPr>
          <w:rFonts w:ascii="Palatino Linotype" w:eastAsia="Palatino Linotype" w:hAnsi="Palatino Linotype"/>
          <w:sz w:val="22"/>
          <w:szCs w:val="22"/>
          <w:lang w:val="en-ID"/>
        </w:rPr>
        <w:fldChar w:fldCharType="separate"/>
      </w:r>
      <w:r w:rsidRPr="004D39E8">
        <w:rPr>
          <w:rFonts w:ascii="Palatino Linotype" w:eastAsia="Palatino Linotype" w:hAnsi="Palatino Linotype"/>
          <w:noProof/>
          <w:sz w:val="22"/>
          <w:szCs w:val="22"/>
          <w:lang w:val="en-ID"/>
        </w:rPr>
        <w:t>Nurfazrina et al. (2020)</w:t>
      </w:r>
      <w:r w:rsidRPr="004D39E8">
        <w:rPr>
          <w:rFonts w:ascii="Palatino Linotype" w:eastAsia="Palatino Linotype" w:hAnsi="Palatino Linotype"/>
          <w:sz w:val="22"/>
          <w:szCs w:val="22"/>
          <w:lang w:val="en-ID"/>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who found that the low empathic ability among young children often stems from insufficient affective stimulation necessary for optimal emotional development.</w:t>
      </w:r>
    </w:p>
    <w:p w14:paraId="781A0276" w14:textId="638E31EE" w:rsidR="004D39E8" w:rsidRPr="004D39E8" w:rsidRDefault="004D39E8" w:rsidP="004D39E8">
      <w:pPr>
        <w:spacing w:line="360" w:lineRule="auto"/>
        <w:ind w:firstLine="810"/>
        <w:rPr>
          <w:rFonts w:ascii="Palatino Linotype" w:eastAsia="Palatino Linotype" w:hAnsi="Palatino Linotype"/>
          <w:sz w:val="22"/>
          <w:szCs w:val="22"/>
          <w:lang w:val="en-ID"/>
        </w:rPr>
      </w:pPr>
      <w:r w:rsidRPr="004D39E8">
        <w:rPr>
          <w:rFonts w:ascii="Palatino Linotype" w:eastAsia="Palatino Linotype" w:hAnsi="Palatino Linotype"/>
          <w:sz w:val="22"/>
          <w:szCs w:val="22"/>
        </w:rPr>
        <w:t>This condition was further clarified through interviews with classroom teachers, who reported that prosocial behavior had not yet become an ingrained habit among the children. Without explicit guidance, children often reverted to individualistic tendencies, suggesting that empathy and sharing values had not been deeply internalized. The teachers emphasized the significance of modeling and consistent reinforcement, both at home and in school, in cultivating moral and social character from an early age—a finding supported b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004E5F27">
        <w:rPr>
          <w:rFonts w:ascii="Palatino Linotype" w:eastAsia="Palatino Linotype" w:hAnsi="Palatino Linotype"/>
          <w:sz w:val="22"/>
          <w:szCs w:val="22"/>
          <w:lang w:val="en-ID"/>
        </w:rPr>
        <w:instrText>ADDIN CSL_CITATION {"citationItems":[{"id":"ITEM-1","itemData":{"abstract":"… a culture appropriate to the context of the child's developing environment … Therefore, through this research, a learning model that … It is only through working together, which in our cultural …","author":[{"dropping-particle":"","family":"Amelia","given":"Rizky","non-dropping-particle":"","parse-names":false,"suffix":""},{"dropping-particle":"","family":"Suriansyah","given":"Ahmad","non-dropping-particle":"","parse-names":false,"suffix":""},{"dropping-particle":"","family":"Aslamiah","given":"","non-dropping-particle":"","parse-names":false,"suffix":""}],"container-title":"SEAMEO CECCEP","id":"ITEM-1","issue":"1","issued":{"date-parts":[["2021"]]},"page":"21-41","title":"Learning Model Based on Local Wisdom of Kalimantan Folklore ( BEKANTAN )","type":"article-journal","volume":"2"},"uris":["http://www.mendeley.com/documents/?uuid=26d59461-1f82-4c1e-955c-e4f71650acd2"]}],"mendeley":{"formattedCitation":"(Amelia et al., 2021)","manualFormatting":"Amelia et al. (2021)","plainTextFormattedCitation":"(Amelia et al., 2021)","previouslyFormattedCitation":"(Amelia et al., 2021)"},"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Amelia et al. (2021)</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Similarl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Mubarok","given":"","non-dropping-particle":"","parse-names":false,"suffix":""},{"dropping-particle":"","family":"Azizah","given":"Nor","non-dropping-particle":"","parse-names":false,"suffix":""},{"dropping-particle":"","family":"Suriansyah","given":"Ahmad","non-dropping-particle":"","parse-names":false,"suffix":""},{"dropping-particle":"","family":"Harsono","given":"Arta Mulya Budi","non-dropping-particle":"","parse-names":false,"suffix":""},{"dropping-particle":"","family":"Iskandar","given":"Bagus Aulia","non-dropping-particle":"","parse-names":false,"suffix":""}],"id":"ITEM-1","issue":"3","issued":{"date-parts":[["2024"]]},"page":"1132-1137","title":"Strategi Guru Pada Keberagaman Agama Dalam Membentuk Sikap Toleransi Antar Peserta Didik","type":"article-journal","volume":"2"},"uris":["http://www.mendeley.com/documents/?uuid=1029d9c3-1453-4394-947e-cf468b0e3f51"]}],"mendeley":{"formattedCitation":"(Mubarok et al., 2024)","manualFormatting":"Mubarok et al., 2024)","plainTextFormattedCitation":"(Mubarok et al., 2024)","previouslyFormattedCitation":"(Mubarok et al.,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Mubarok et al., 2024)</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asserted that children’s involvement in collaborative activities, when accompanied by teacher role modeling, fosters mutual respect and cooperation.</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Farantika","given":"Dessy","non-dropping-particle":"","parse-names":false,"suffix":""},{"dropping-particle":"","family":"Hafni","given":"Nurlaili Dina","non-dropping-particle":"","parse-names":false,"suffix":""}],"id":"ITEM-1","issue":"April","issued":{"date-parts":[["2025"]]},"page":"53-61","title":"Strategi Guru PAUD dalam Menumbuhkan Kemampuan Sosial Anak","type":"article-journal"},"uris":["http://www.mendeley.com/documents/?uuid=426f2698-797f-4f91-8578-0ca893f3e47c"]}],"mendeley":{"formattedCitation":"(Farantika &amp; Hafni, 2025)","manualFormatting":"Farantika &amp; Hafni (2025)","plainTextFormattedCitation":"(Farantika &amp; Hafni, 2025)","previouslyFormattedCitation":"(Farantika &amp; Hafni, 2025)"},"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Farantika &amp; Hafni (2025)</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further strengthened this argument, highlighting that consistent habituation of social values serves as a fundamental basis for the development of empathy in early childhood.</w:t>
      </w:r>
    </w:p>
    <w:p w14:paraId="18DD518B" w14:textId="77777777" w:rsidR="004D39E8" w:rsidRPr="004D39E8" w:rsidRDefault="004D39E8" w:rsidP="004D39E8">
      <w:pPr>
        <w:spacing w:line="360" w:lineRule="auto"/>
        <w:ind w:firstLine="810"/>
        <w:rPr>
          <w:rFonts w:ascii="Palatino Linotype" w:eastAsia="Palatino Linotype" w:hAnsi="Palatino Linotype"/>
          <w:sz w:val="22"/>
          <w:szCs w:val="22"/>
          <w:lang w:val="en-ID"/>
        </w:rPr>
      </w:pPr>
      <w:r w:rsidRPr="004D39E8">
        <w:rPr>
          <w:rFonts w:ascii="Palatino Linotype" w:eastAsia="Palatino Linotype" w:hAnsi="Palatino Linotype"/>
          <w:sz w:val="22"/>
          <w:szCs w:val="22"/>
        </w:rPr>
        <w:t xml:space="preserve">The dominance of egocentric behavior observed among the children can be explained through Piaget’s cognitive development </w:t>
      </w:r>
      <w:r w:rsidRPr="004D39E8">
        <w:rPr>
          <w:rFonts w:ascii="Palatino Linotype" w:eastAsia="Palatino Linotype" w:hAnsi="Palatino Linotype"/>
          <w:sz w:val="22"/>
          <w:szCs w:val="22"/>
        </w:rPr>
        <w:lastRenderedPageBreak/>
        <w:t>theory, which posits that young children are not yet capable of understanding perspectives different from their own. This view aligns with Bandura’s social learning theory, which emphasizes that children acquire behaviors through imitation of their surrounding environment</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Pasiska","given":"","non-dropping-particle":"","parse-names":false,"suffix":""}],"id":"ITEM-1","issue":"2","issued":{"date-parts":[["2024"]]},"title":"Mendidik Anak Usia Dini Berdasarkan Teori Albert Bandura : Penerapan “ Habitus “ Perilaku","type":"article-journal","volume":"2"},"uris":["http://www.mendeley.com/documents/?uuid=bb0c54fc-543b-4342-86d4-ae7361988ce8"]}],"mendeley":{"formattedCitation":"(Pasiska, 2024)","plainTextFormattedCitation":"(Pasiska, 2024)","previouslyFormattedCitation":"(Pasiska,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Pasiska, 2024)</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Consequently, when the environment lacks empathic figures to serve as role models, children may face barriers in developing prosocial tendencies. These findings imply that the teaching strategies employed by educators have not been fully optimized as explicit instruments for internalizing social values.</w:t>
      </w:r>
    </w:p>
    <w:p w14:paraId="7D8E11E4" w14:textId="77777777" w:rsidR="004D39E8" w:rsidRPr="004D39E8" w:rsidRDefault="004D39E8" w:rsidP="004D39E8">
      <w:pPr>
        <w:spacing w:line="360" w:lineRule="auto"/>
        <w:ind w:firstLine="810"/>
        <w:rPr>
          <w:rFonts w:ascii="Palatino Linotype" w:eastAsia="Palatino Linotype" w:hAnsi="Palatino Linotype"/>
          <w:sz w:val="22"/>
          <w:szCs w:val="22"/>
        </w:rPr>
      </w:pPr>
      <w:r w:rsidRPr="004D39E8">
        <w:rPr>
          <w:rFonts w:ascii="Palatino Linotype" w:eastAsia="Palatino Linotype" w:hAnsi="Palatino Linotype"/>
          <w:sz w:val="22"/>
          <w:szCs w:val="22"/>
        </w:rPr>
        <w:t>Most classroom activities were still primarily instructional and offered limited opportunities for children’s emotional exploration. Such conditions risk weakening the process of internalizing social values such as empathy and sharing. As noted b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Ahyia","given":"Yunita Mardianti","non-dropping-particle":"","parse-names":false,"suffix":""},{"dropping-particle":"","family":"Pandang","given":"Abdullah","non-dropping-particle":"","parse-names":false,"suffix":""},{"dropping-particle":"","family":"Saman","given":"Abdul","non-dropping-particle":"","parse-names":false,"suffix":""}],"id":"ITEM-1","issue":"3","issued":{"date-parts":[["2024"]]},"page":"162-176","title":"The Effectiveness of using Symbolic Modeling Technique through Empathy Training to overcome Bullying Behavior of Students in Raudhatul Athfal","type":"article-journal","volume":"8"},"uris":["http://www.mendeley.com/documents/?uuid=b0d122ca-30e4-466d-9c6b-3be2f03570eb"]}],"mendeley":{"formattedCitation":"(Ahyia et al., 2024)","manualFormatting":"Ahyia et al. (2024)","plainTextFormattedCitation":"(Ahyia et al., 2024)","previouslyFormattedCitation":"(Ahyia et al.,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Ahyia et al. (2024)</w:t>
      </w:r>
      <w:r w:rsidRPr="004D39E8">
        <w:rPr>
          <w:rFonts w:ascii="Palatino Linotype" w:eastAsia="Palatino Linotype" w:hAnsi="Palatino Linotype"/>
          <w:sz w:val="22"/>
          <w:szCs w:val="22"/>
          <w:lang w:val="sv-SE"/>
        </w:rPr>
        <w:fldChar w:fldCharType="end"/>
      </w:r>
      <w:r w:rsidRPr="004D39E8">
        <w:rPr>
          <w:rFonts w:ascii="Palatino Linotype" w:hAnsi="Palatino Linotype"/>
          <w:sz w:val="22"/>
          <w:szCs w:val="22"/>
        </w:rPr>
        <w:t xml:space="preserve"> </w:t>
      </w:r>
      <w:r w:rsidRPr="004D39E8">
        <w:rPr>
          <w:rFonts w:ascii="Palatino Linotype" w:eastAsia="Palatino Linotype" w:hAnsi="Palatino Linotype"/>
          <w:sz w:val="22"/>
          <w:szCs w:val="22"/>
        </w:rPr>
        <w:t>, the use of visual media, including storytelling or animated films, can help children better understand social experiences and respond to emotions more adaptively.</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17509/jpa.v7i2.63938","ISSN":"2581-2823","abstract":"The purpose of this study is to analyze the Social Emotional Development of Early Childhood Through the Use of Puzzle Game Media. Media is a tool or material that can be used by educators to support the learning process. Puzzle is one of the learning media that can be used by teachers/educators to make it easier to explain the material. The use of media during learning can stimulate aspects of development, one of which is the aspect of social emotional development. This must be stimulated in children from an early age so that their development is more optimal. This type of research uses qualitative research with library research methods. Data sources can be from books, journals, or related articles. The results of this study explain that media is an important tool that can be used to support the learning process which aims to make the learning process more optimal and easily understood by children. Through the use of puzzle media during learning is one way that is used as an effort to stimulate aspects of the social emotional development of early childhood.Tujuan penelitian ini untuk menganalisi Perkembangan Sosial Emosional Anak Usia Dini Melalui Penggunaan Media Permainan Puzzle. Media adalah suatu alat atau bahan yang dapat digunakan oleh pendidik dalam menunjang proses pembelajaran. Puzzle merupakan salah satu media pembelajaran yang dapat digunakan oleh guru/pendidik untuk memudahkan dalam menjelaskan  materi. Penggunaan media pada saat pembelajaran dapat menstimulus aspek perkembangan, salah satunya adalah aspek perekembangan sosial emosional. Hal tersebut harus distimulasi kepada anak sejak anak usia dini agar perkembangannya lebih optimal. Jenis penelitian ini menggunakan penelitian kualitatif dengan metode studi kepustakaan. Sumber data dapat dari buku, jurnal, maupun artikel yang berkaitan. Hasil dari penelitian ini menjelaskan bahwa media adalah alat penting yang dapat digunakan dalam mendukung proses pembelajaran yang bertujuan agar proses pembelajaran dapat lebih optimal dan mudah dipahami oleh anak. Melalui penggunaan  media puzzle pada saat pembelajaran merupakan salah satu cara  yang digunakan sebagai upaya stimulasi aspek perkembangan sosial emosional anak usia dini.","author":[{"dropping-particle":"","family":"Bifadlilah","given":"Aliya","non-dropping-particle":"","parse-names":false,"suffix":""},{"dropping-particle":"","family":"Elan","given":"Elan","non-dropping-particle":"","parse-names":false,"suffix":""},{"dropping-particle":"","family":"Gandana","given":"Gilar","non-dropping-particle":"","parse-names":false,"suffix":""}],"container-title":"Jurnal Paud Agapedia","id":"ITEM-1","issue":"2","issued":{"date-parts":[["2023"]]},"page":"184-189","title":"Stimulasi Perkembangan Sosial Emosional Anak Usia Dini melalui Penggunaan Media Permainan Puzzle","type":"article-journal","volume":"7"},"uris":["http://www.mendeley.com/documents/?uuid=59da5a45-5cea-491e-9cd6-8307943a8486"]}],"mendeley":{"formattedCitation":"(Bifadlilah et al., 2023)","manualFormatting":" Bifadlilah et al. (2023)","plainTextFormattedCitation":"(Bifadlilah et al., 2023)","previouslyFormattedCitation":"(Bifadlilah et al., 2023)"},"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 xml:space="preserve"> Bifadlilah et al. (2023)</w:t>
      </w:r>
      <w:r w:rsidRPr="004D39E8">
        <w:rPr>
          <w:rFonts w:ascii="Palatino Linotype" w:eastAsia="Palatino Linotype" w:hAnsi="Palatino Linotype"/>
          <w:sz w:val="22"/>
          <w:szCs w:val="22"/>
          <w:lang w:val="sv-SE"/>
        </w:rPr>
        <w:fldChar w:fldCharType="end"/>
      </w:r>
      <w:r w:rsidRPr="004D39E8">
        <w:rPr>
          <w:rFonts w:ascii="Palatino Linotype" w:hAnsi="Palatino Linotype"/>
          <w:sz w:val="22"/>
          <w:szCs w:val="22"/>
        </w:rPr>
        <w:t xml:space="preserve"> </w:t>
      </w:r>
      <w:r w:rsidRPr="004D39E8">
        <w:rPr>
          <w:rFonts w:ascii="Palatino Linotype" w:eastAsia="Palatino Linotype" w:hAnsi="Palatino Linotype"/>
          <w:sz w:val="22"/>
          <w:szCs w:val="22"/>
        </w:rPr>
        <w:t>similarly emphasized that educational media play a crucial role in stimulating social-emotional development during early childhood. Furthermore, learning models grounded in local wisdom, such as Kalimantan folktales, have been shown to effectively instill empathy and cooperation by evoking emotional engagement within a familiar cultural context</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bstract":"… a culture appropriate to the context of the child's developing environment … Therefore, through this research, a learning model that … It is only through working together, which in our cultural …","author":[{"dropping-particle":"","family":"Amelia","given":"Rizky","non-dropping-particle":"","parse-names":false,"suffix":""},{"dropping-particle":"","family":"Suriansyah","given":"Ahmad","non-dropping-particle":"","parse-names":false,"suffix":""},{"dropping-particle":"","family":"Aslamiah","given":"","non-dropping-particle":"","parse-names":false,"suffix":""}],"container-title":"SEAMEO CECCEP","id":"ITEM-1","issue":"1","issued":{"date-parts":[["2021"]]},"page":"21-41","title":"Learning Model Based on Local Wisdom of Kalimantan Folklore ( BEKANTAN )","type":"article-journal","volume":"2"},"uris":["http://www.mendeley.com/documents/?uuid=26d59461-1f82-4c1e-955c-e4f71650acd2"]}],"mendeley":{"formattedCitation":"(Amelia et al., 2021)","plainTextFormattedCitation":"(Amelia et al., 2021)","previouslyFormattedCitation":"(Amelia et al., 2021)"},"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Amelia et al., 2021)</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 xml:space="preserve">Nevertheless, the observations indicated that such media and </w:t>
      </w:r>
      <w:r w:rsidRPr="004D39E8">
        <w:rPr>
          <w:rFonts w:ascii="Palatino Linotype" w:eastAsia="Palatino Linotype" w:hAnsi="Palatino Linotype"/>
          <w:sz w:val="22"/>
          <w:szCs w:val="22"/>
        </w:rPr>
        <w:lastRenderedPageBreak/>
        <w:t>culturally relevant approaches were still rarely utilized, leaving children’s emotional sensitivity underdeveloped and their potential for social growth insufficiently supported.</w:t>
      </w:r>
    </w:p>
    <w:p w14:paraId="641C0FAE" w14:textId="77777777" w:rsidR="004D39E8" w:rsidRPr="004D39E8" w:rsidRDefault="004D39E8" w:rsidP="004D39E8">
      <w:pPr>
        <w:spacing w:line="360" w:lineRule="auto"/>
        <w:ind w:firstLine="810"/>
        <w:rPr>
          <w:rFonts w:ascii="Palatino Linotype" w:eastAsia="Palatino Linotype" w:hAnsi="Palatino Linotype"/>
          <w:sz w:val="22"/>
          <w:szCs w:val="22"/>
          <w:lang w:val="en-ID"/>
        </w:rPr>
      </w:pPr>
      <w:r w:rsidRPr="004D39E8">
        <w:rPr>
          <w:rFonts w:ascii="Palatino Linotype" w:eastAsia="Palatino Linotype" w:hAnsi="Palatino Linotype"/>
          <w:sz w:val="22"/>
          <w:szCs w:val="22"/>
        </w:rPr>
        <w:t>In the context of play, the children observed were not yet accustomed to establishing shared rules or resolving conflicts through reflection. They often prioritized personal interests without considering the needs or feelings of others. This phenomenon aligns with findings b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19105/kiddo.v1i1.2978","ISSN":"2716-0572","abstract":"Penelitian ini bertujuan untuk (1) mendeskripsikan proses penerapan metode bermain peran dalam kegiatan pembelajaran pada anak, (2) faktor-faktor yang mendukung dalam penerapan metode bermain peran, (3) faktor-faktor yang menjadi penghambat dalam penerapan metode bermain peran. Penelitian ini berfokus pada penerapan metode bermain peran pada perkembangan sosial emosional anak. Penelitian ini menggunakan pendekatan kualitatif dengan jenis penelitian deskriptif, sumber data diperoleh melalui wawancara, observasi, dan dokumentasi. Subjek penelitian ini adalah anak Kelompok Bermain (KB) di Sekolah Al-Munawwarah Pamekasan. Hasil dari penelitian ini adalah bahwa kegiatan bermian peran pada KB Al-Munawwarah merupakan salah satu metode yang digunakan dalam mengembangkan aspek sosial-emosional anak dan teradapat beberapa faktor yang dapat mendukung dan menghambat proses penerapan metode bermain peran ini. Beberapa faktor pendukung diantaranya, media, kreatifitas guru, teknik mengajar, dan antusiasme anak. Sedangkan faktor pengambat meliputi, egosentrisme anak, anak belum disiplin, anak cenderung pemalu.","author":[{"dropping-particle":"","family":"Nisa","given":"Luthfatun","non-dropping-particle":"","parse-names":false,"suffix":""},{"dropping-particle":"","family":"Maghfiroh","given":"Anna Shihatul","non-dropping-particle":"","parse-names":false,"suffix":""},{"dropping-particle":"","family":"Usman","given":"Jamiludin","non-dropping-particle":"","parse-names":false,"suffix":""}],"container-title":"Kiddo: Jurnal Pendidikan Islam Anak Usia Dini","id":"ITEM-1","issue":"1","issued":{"date-parts":[["2020"]]},"page":"51-65","title":"Penerapan Metode Bermain Peran Terhadap Perkembangan Sosial Emosional Anak Usia Dini di PAUD/KB Al-Munawwarah Pamekasan","type":"article-journal","volume":"1"},"uris":["http://www.mendeley.com/documents/?uuid=1a1957e7-4a0b-4888-b0d3-0fc9cb330f14"]}],"mendeley":{"formattedCitation":"(Nisa et al., 2020)","manualFormatting":"Nisa et al. (2020)","plainTextFormattedCitation":"(Nisa et al., 2020)","previouslyFormattedCitation":"(Nisa et al., 2020)"},"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Nisa et al. (2020)</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 xml:space="preserve">who noted that egocentrism is a common characteristic of early childhood, as children at this stage tend to focus on personal enjoyment and possess only a limited understanding of social norms. Similarly,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46368/mkjpaud.v2i1.737","abstract":"Penelitian ini bertujuan mengetahui kemampuan sosial emosional anak melalui permainan tradisional gobak sodor pada anak usia dini 5-6 tahun di TK Pelangi dan pelaksanaan pembelajaran permainan gobak sodor pada anak usia dini 5-6 tahun di TK Pelangi Tahun Pelajaran 2020/2021. Penelitian ini merupakan penelitian tindakan kelas. Subjek dalam penelitian ini yaitu anak usia dini 5-6 tahun di TK Pelangi. Pengumpulan data diambil melalui wawancara, observasi, dokumentasi. Peneliti berperan sebagai pewawancara langsung untuk menggali data melalui guru dan siswa di TK Pelangi. Hasil penelitian menunjukkan bahwa pelaksanaan pembelajaran gobak sodor yang dilakukan telah sesuai dengan aturan permainan dan terlaksana dengan baik dan menyenangkan hanya saja masih ditemukanya dalam hal fisik yaitu kekurangannya lahan yang luas dan hanya bisa untuk satu lapangan yang mengakibatkan siswa lain untuk menunggu pergantian setiap bermain karena mengingat jumlah siswa yang melebihi batas aturan permainan sehigga pelaksanaan permainan gobak sodor masih belum efektif. Dan kondisi awal kemampuan sosial emosional anak sebelum diberikan tindakan yang masuk dalam kriteria skor tiga ada 35%. Pada siklus I guru menggunakan permaianan gobak sodor, dalam permaianan tersebut diberikan cotoh perbuatan yang seharusnya dilakukan oleh anak, setelah itu anak mempraktikkan kegiatan seperti yang telah dicontohkan yaitu anak mau meminjamkan miliknya, anak mau berbagi dengan teman dan anak saling membantu sesama teman. Pada siklus I anak yang memperoleh skor 3 terdapat 51,6%, pada siklus II peningkatan kemampuan sosial emosional menjadi 91,6%. Dapat dilihat pada tingkat keberhasilan kegiatan yang dilakukan pada setiap tahapan siklus yang mengalami peningkatan.","author":[{"dropping-particle":"","family":"Susilawati","given":"Indria","non-dropping-particle":"","parse-names":false,"suffix":""},{"dropping-particle":"","family":"Desi","given":"Theresia","non-dropping-particle":"","parse-names":false,"suffix":""},{"dropping-particle":"","family":"Kartini","given":"Kartini","non-dropping-particle":"","parse-names":false,"suffix":""}],"container-title":"Masa Keemasan: Jurnal Pendidikan Anak Usia Dini","id":"ITEM-1","issue":"1","issued":{"date-parts":[["2022"]]},"page":"39-43","title":"Kemampuan Sosial Emosional Anak Melalui Permainan Tradisional Gobak Sodor Pada Anak Usia Dini 5-6 Tahun Di Tk Pelangi","type":"article-journal","volume":"2"},"uris":["http://www.mendeley.com/documents/?uuid=9bfdce39-96a4-4ffa-a011-956616f40882"]}],"mendeley":{"formattedCitation":"(Susilawati et al., 2022)","manualFormatting":"Susilawati et al. (2022)","plainTextFormattedCitation":"(Susilawati et al., 2022)","previouslyFormattedCitation":"(Susilawati et al.,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Susilawati et al.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 xml:space="preserve">emphasized that traditional games such as </w:t>
      </w:r>
      <w:r w:rsidRPr="004D39E8">
        <w:rPr>
          <w:rFonts w:ascii="Palatino Linotype" w:eastAsia="Palatino Linotype" w:hAnsi="Palatino Linotype"/>
          <w:i/>
          <w:iCs/>
          <w:sz w:val="22"/>
          <w:szCs w:val="22"/>
        </w:rPr>
        <w:t>gobak sodor</w:t>
      </w:r>
      <w:r w:rsidRPr="004D39E8">
        <w:rPr>
          <w:rFonts w:ascii="Palatino Linotype" w:eastAsia="Palatino Linotype" w:hAnsi="Palatino Linotype"/>
          <w:sz w:val="22"/>
          <w:szCs w:val="22"/>
        </w:rPr>
        <w:t xml:space="preserve"> have significant potential to foster empathy and cooperation, as they require direct interaction and emotional regulation within social contexts. Unfortunately, the limited use of collaborative play activities in schools contributes to the persistence of individualistic behavior among children.</w:t>
      </w:r>
    </w:p>
    <w:p w14:paraId="23926825" w14:textId="77777777" w:rsidR="004D39E8" w:rsidRPr="004D39E8" w:rsidRDefault="004D39E8" w:rsidP="004D39E8">
      <w:pPr>
        <w:spacing w:line="360" w:lineRule="auto"/>
        <w:ind w:firstLine="810"/>
        <w:rPr>
          <w:rFonts w:ascii="Palatino Linotype" w:eastAsia="Palatino Linotype" w:hAnsi="Palatino Linotype"/>
          <w:sz w:val="22"/>
          <w:szCs w:val="22"/>
        </w:rPr>
      </w:pPr>
      <w:r w:rsidRPr="004D39E8">
        <w:rPr>
          <w:rFonts w:ascii="Palatino Linotype" w:eastAsia="Palatino Linotype" w:hAnsi="Palatino Linotype"/>
          <w:sz w:val="22"/>
          <w:szCs w:val="22"/>
        </w:rPr>
        <w:t>This condition underscores the crucial role of the school environment as a medium for nurturing empathic value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Made","given":"Fikri I","non-dropping-particle":"","parse-names":false,"suffix":""}],"id":"ITEM-1","issued":{"date-parts":[["2022"]]},"page":"32-41","title":"The Impact of Social Skills Training on The Ability To Cooperate in Early Childhood","type":"article-journal","volume":"5"},"uris":["http://www.mendeley.com/documents/?uuid=c71307e7-6932-4dfd-9b48-6d6de050ed83"]}],"mendeley":{"formattedCitation":"(Made, 2022)","manualFormatting":"Made (2022)","plainTextFormattedCitation":"(Made, 2022)","previouslyFormattedCitation":"(Made,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Made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argued that consistency in character-strengthening strategies is a key prerequisite for cultivating healthy social behavior. In this regard,</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31004/aulad.v8i2.891","author":[{"dropping-particle":"","family":"Fitra","given":"Nurun","non-dropping-particle":"","parse-names":false,"suffix":""},{"dropping-particle":"","family":"Kanza","given":"Mutia","non-dropping-particle":"","parse-names":false,"suffix":""},{"dropping-particle":"","family":"Muthohar","given":"Sofa","non-dropping-particle":"","parse-names":false,"suffix":""}],"id":"ITEM-1","issue":"2","issued":{"date-parts":[["2025"]]},"page":"615-625","title":"Strategi Guru Dalam Menumbuhkan Empati dan Kerja sama Anak Usia Dini","type":"article-journal","volume":"8"},"uris":["http://www.mendeley.com/documents/?uuid=0c7a62d2-3839-4406-80b9-780843d95dc8"]}],"mendeley":{"formattedCitation":"(Fitra et al., 2025)","manualFormatting":"Fitra et al. (2025)","plainTextFormattedCitation":"(Fitra et al., 2025)","previouslyFormattedCitation":"(Fitra et al., 2025)"},"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Fitra et al. (2025)</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 xml:space="preserve">found that activities such as role-playing and small-group discussions enhance children’s empathy by actively engaging them in </w:t>
      </w:r>
      <w:r w:rsidRPr="004D39E8">
        <w:rPr>
          <w:rFonts w:ascii="Palatino Linotype" w:eastAsia="Palatino Linotype" w:hAnsi="Palatino Linotype"/>
          <w:sz w:val="22"/>
          <w:szCs w:val="22"/>
        </w:rPr>
        <w:lastRenderedPageBreak/>
        <w:t xml:space="preserve">understanding others’ emotions. Cooperative learning models, including the Student Teams Achievement Division (STAD), have also been shown to significantly promote responsibility and social awareness among young learners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2991/assehr.k.201230.169","abstract":"The behavioral deviations among students such as temper tantrums, disobedience to rules, physical aggression, difficulty in handling frustration, and excessive argumentativeness, negatively affect the value of national character. Therefore, every student needs to possess the characters of responsibility and social care by applying the Student Team Achievement Division (STAD) type model. This study aims to (1) develop the character of student responsibility, social care, (2) describe student learning outcomes, and (3) analyze the effect of responsibility and social care character on student learning outcomes after applying the STAD type cooperative model. This research was conducted using a quasi-experimental method with a time-series design. The purposive sampling method was used to obtained data from 30 students of class VIII-H SMP Negeri 15 Banjarmasin through observation and test techniques and analyzed using the normality test and multiple regression methods. The results showed that (1) the application of the cooperative model type STAD in mathematics learning developed the character of responsibility and social care among students, (2) the average learning outcome tends to increase and is included in the very good category, and (3) there is an effect of responsibility and social care character towards the increase of student achievement in mathematics learning.","author":[{"dropping-particle":"","family":"Apriliasiwi","given":"Giseva","non-dropping-particle":"","parse-names":false,"suffix":""},{"dropping-particle":"","family":"Kamaliyah","given":"","non-dropping-particle":"","parse-names":false,"suffix":""},{"dropping-particle":"","family":"Amelia","given":"Rizky","non-dropping-particle":"","parse-names":false,"suffix":""},{"dropping-particle":"","family":"Pasani","given":"Chairil Faif","non-dropping-particle":"","parse-names":false,"suffix":""}],"id":"ITEM-1","issued":{"date-parts":[["2021"]]},"page":"600-606","title":"Developing a Character of Responsibility and Social Care With a STAD Type Cooperative Model","type":"article-journal","volume":"513"},"uris":["http://www.mendeley.com/documents/?uuid=64a15bb2-65bc-4898-8462-a6a6afddada1"]}],"mendeley":{"formattedCitation":"(Apriliasiwi et al., 2021)","plainTextFormattedCitation":"(Apriliasiwi et al., 2021)","previouslyFormattedCitation":"(Apriliasiwi et al., 2021)"},"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Apriliasiwi et al., 2021)</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The integration of these strategies into classroom instruction offers a promising approach to addressing the persistent weakness of children’s prosocial behavior.</w:t>
      </w:r>
    </w:p>
    <w:p w14:paraId="42B2166D" w14:textId="77777777" w:rsidR="004D39E8" w:rsidRPr="004D39E8" w:rsidRDefault="004D39E8" w:rsidP="004D39E8">
      <w:pPr>
        <w:spacing w:line="360" w:lineRule="auto"/>
        <w:ind w:firstLine="810"/>
        <w:rPr>
          <w:rFonts w:ascii="Palatino Linotype" w:eastAsia="Palatino Linotype" w:hAnsi="Palatino Linotype"/>
          <w:sz w:val="22"/>
          <w:szCs w:val="22"/>
        </w:rPr>
      </w:pPr>
      <w:r w:rsidRPr="004D39E8">
        <w:rPr>
          <w:rFonts w:ascii="Palatino Linotype" w:eastAsia="Palatino Linotype" w:hAnsi="Palatino Linotype"/>
          <w:sz w:val="22"/>
          <w:szCs w:val="22"/>
        </w:rPr>
        <w:t>Further support for this finding is offered b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Diken","given":"Ibrahim Halil","non-dropping-particle":"","parse-names":false,"suffix":""},{"dropping-particle":"","family":"Melekoglu","given":"Meral","non-dropping-particle":"","parse-names":false,"suffix":""}],"container-title":"International Online Journal of Primary Education","id":"ITEM-1","issue":"1","issued":{"date-parts":[["2022"]]},"page":"109-135","title":"The effectiveness of school-wide positive behavioral interventions and supports in early childhood settings: a mixed model research","type":"article-journal","volume":"11"},"uris":["http://www.mendeley.com/documents/?uuid=959cdec7-b019-45c1-b4d9-0076ccbef3ec"]}],"mendeley":{"formattedCitation":"(Diken &amp; Melekoglu, 2022)","manualFormatting":"Diken &amp; Melekoglu (2022)","plainTextFormattedCitation":"(Diken &amp; Melekoglu, 2022)","previouslyFormattedCitation":"(Diken &amp; Melekoglu,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Diken &amp; Melekoglu (2022)</w:t>
      </w:r>
      <w:r w:rsidRPr="004D39E8">
        <w:rPr>
          <w:rFonts w:ascii="Palatino Linotype" w:eastAsia="Palatino Linotype" w:hAnsi="Palatino Linotype"/>
          <w:sz w:val="22"/>
          <w:szCs w:val="22"/>
          <w:lang w:val="sv-SE"/>
        </w:rPr>
        <w:fldChar w:fldCharType="end"/>
      </w:r>
      <w:r w:rsidRPr="004D39E8">
        <w:rPr>
          <w:rFonts w:ascii="Palatino Linotype" w:hAnsi="Palatino Linotype"/>
          <w:sz w:val="22"/>
          <w:szCs w:val="22"/>
        </w:rPr>
        <w:t xml:space="preserve"> </w:t>
      </w:r>
      <w:r w:rsidRPr="004D39E8">
        <w:rPr>
          <w:rFonts w:ascii="Palatino Linotype" w:eastAsia="Palatino Linotype" w:hAnsi="Palatino Linotype"/>
          <w:sz w:val="22"/>
          <w:szCs w:val="22"/>
        </w:rPr>
        <w:t xml:space="preserve">, who demonstrated that the School-Wide Positive Behavioral Interventions and Supports (SWPBIS) framework effectively enhances empathy while reducing problematic behaviors in early childhood education settings. This approach highlights the importance of synergy among teachers, parents, and the wider school environment to establish consistency in reinforcing positive behavior. Similarly,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rPr>
        <w:instrText>ADDIN CSL_CITATION {"citationItems":[{"id":"ITEM-1","itemData":{"DOI":"10.1080/1068316X.2021.1962870","author":[{"dropping-particle":"","family":"Trivedi-bateman","given":"Neema","non-dropping-particle":"","parse-names":false,"suffix":""},{"dropping-particle":"","family":"Crook","given":"Emma L","non-dropping-particle":"","parse-names":false,"suffix":""}],"id":"ITEM-1","issued":{"date-parts":[["2022"]]},"title":"The optimal application of empathy interventions to reduce antisocial behaviour and crime : a review of the literature","type":"article-journal","volume":"2744"},"uris":["http://www.mendeley.com/documents/?uuid=81484ea9-0b8e-4421-be13-0d69fe92d6aa"]}],"mendeley":{"formattedCitation":"(Trivedi-bateman &amp; Crook, 2022)","manualFormatting":"Trivedi-bateman &amp; Crook (2022)","plainTextFormattedCitation":"(Trivedi-bateman &amp; Crook, 2022)","previouslyFormattedCitation":"(Trivedi-bateman &amp; Crook,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rPr>
        <w:t>Trivedi-bateman &amp; Crook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rPr>
        <w:t xml:space="preserve"> found that the </w:t>
      </w:r>
      <w:r w:rsidRPr="004D39E8">
        <w:rPr>
          <w:rFonts w:ascii="Palatino Linotype" w:eastAsia="Palatino Linotype" w:hAnsi="Palatino Linotype"/>
          <w:i/>
          <w:iCs/>
          <w:sz w:val="22"/>
          <w:szCs w:val="22"/>
        </w:rPr>
        <w:t>Roots of Empathy</w:t>
      </w:r>
      <w:r w:rsidRPr="004D39E8">
        <w:rPr>
          <w:rFonts w:ascii="Palatino Linotype" w:eastAsia="Palatino Linotype" w:hAnsi="Palatino Linotype"/>
          <w:sz w:val="22"/>
          <w:szCs w:val="22"/>
        </w:rPr>
        <w:t xml:space="preserve"> program improved children’s social awareness through structured emotional reflection. These studies collectively suggest that effective empathy-based learning strategies must involve direct experiences, authentic emotional engagement, and coherent social support across educational contexts.</w:t>
      </w:r>
    </w:p>
    <w:p w14:paraId="45133C46" w14:textId="77777777" w:rsidR="004D39E8" w:rsidRPr="004D39E8" w:rsidRDefault="004D39E8" w:rsidP="004D39E8">
      <w:pPr>
        <w:spacing w:line="360" w:lineRule="auto"/>
        <w:ind w:firstLine="810"/>
        <w:rPr>
          <w:rFonts w:ascii="Palatino Linotype" w:eastAsia="Palatino Linotype" w:hAnsi="Palatino Linotype"/>
          <w:sz w:val="22"/>
          <w:szCs w:val="22"/>
        </w:rPr>
      </w:pPr>
      <w:r w:rsidRPr="004D39E8">
        <w:rPr>
          <w:rFonts w:ascii="Palatino Linotype" w:eastAsia="Palatino Linotype" w:hAnsi="Palatino Linotype"/>
          <w:sz w:val="22"/>
          <w:szCs w:val="22"/>
        </w:rPr>
        <w:t xml:space="preserve">During the observation period, children who actively participated in positive group play experiences demonstrated higher </w:t>
      </w:r>
      <w:r w:rsidRPr="004D39E8">
        <w:rPr>
          <w:rFonts w:ascii="Palatino Linotype" w:eastAsia="Palatino Linotype" w:hAnsi="Palatino Linotype"/>
          <w:sz w:val="22"/>
          <w:szCs w:val="22"/>
        </w:rPr>
        <w:lastRenderedPageBreak/>
        <w:t>levels of empathy and a greater willingness to share with peers. This indicates that consistent social habituation plays a critical role in shaping prosocial behavior. Corroborating these findings,</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47467/mk.v22i2.2913","ISSN":"1411-7673","abstract":"Humans are the most perfect creatures of God's creation among other God's creatures, humans are given eyes, hands, feet, nose, ears and everything is complete including reason and lust without exception Humans are creatures created by God whose aim is to worship him. and become the caliph on earth as a substitute for the previous inhabitants. Empathy is a process of positioning oneself to empathize with others and imagine oneself in their position. One of the triggering factors for the emergence of empathy in children is the teaching method used by their parents and teachers in training and teaching the child. The role playing method is a method that is carried out by demonstrating an activity briefly with the main emphasis on the character / nature of the person. The educational game tool used is a tool for children's play. The indicator of the Game Tool is called educative, if it is able to share certain aspects with children.\r Keywords :Empathy, Method of role play , Educational Game Tool","author":[{"dropping-particle":"","family":"Rambe","given":"Aisyah Putri","non-dropping-particle":"","parse-names":false,"suffix":""},{"dropping-particle":"","family":"Batu Bara","given":"Hafifah","non-dropping-particle":"","parse-names":false,"suffix":""},{"dropping-particle":"","family":"Nasution","given":"Dinil Arifah","non-dropping-particle":"","parse-names":false,"suffix":""},{"dropping-particle":"","family":"Fawas","given":"Rhea Aquilla","non-dropping-particle":"","parse-names":false,"suffix":""},{"dropping-particle":"","family":"Siregar","given":"Rheina Meisya","non-dropping-particle":"","parse-names":false,"suffix":""},{"dropping-particle":"","family":"Pasaribu","given":"Nurul Azmi","non-dropping-particle":"","parse-names":false,"suffix":""}],"container-title":"Mimbar Kampus: Jurnal Pendidikan dan Agama Islam","id":"ITEM-1","issue":"2","issued":{"date-parts":[["2023"]]},"page":"360-370","title":" Metode Bermain Peran dan Alat Permainan Edukatif untuk Meningkatkan Empati Anak Usia Dini","type":"article-journal","volume":"22"},"uris":["http://www.mendeley.com/documents/?uuid=2654cf0c-38ab-4987-9677-00fdd12d2dba"]}],"mendeley":{"formattedCitation":"(Rambe et al., 2023)","manualFormatting":"Rambe et al. (2023),","plainTextFormattedCitation":"(Rambe et al., 2023)","previouslyFormattedCitation":"(Rambe et al., 2023)"},"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Rambe et al. (2023),</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bstract":"Dalam rangka mencerdaskan kehidupan bangsa, pemerintah selama ini telah berusaha mengembangkan banyak program pendidikan yang melibatkan berbagai lembaga yang ada di dalam masyarakat, program pendidikan tersebut guna menjangkau seluruh warga masyarakat dari yang atas sampai lapisan paling bawah. Pendidikan anak usia dini (PAUD) merupakan pendidikan yang amat mendasar, karena pada masa usia dini merupakan masa emas (golden age) dan peletak dasar bagi pertumbuhan dan perkembangan anak selanjutnya. Pengertian Anak usia dini secara umum adalah anak-anak yang berusia di bawah 6 tahun. Anak pada usia 4 – 6 tahun atau usia Taman Kanak-kanak (pada jalur pendidikan formal sesuai dengan Undang-undang RI Nomor 20 tahun 2003 pasal 28 tentang Pendidikan Anak Usia Dini), merupakan masa peka bagi anak, karena masa ini merupakan masa terjadinya pematangan fungsi-fungsi fisik dan psikis yang siap merespon stimulasi lingkungan dan menginternalisasikan ke dalam pribadinya. Masa ini merupakan masa awal perkembangan fisik, kognitif, bahasa, sosial, emosional, konsep diri, disiplin, kemandirian, seni, moral, dan nilai-nilai agama. Oleh karena itu dibutuhkan suatu kondisi dan stimulasi yang sesuai dengan kebutuhan anak agar pertumbuhan dan perkembangan tercapai secara optimal (Kemendiknas, 2010). Salah satu sikap dasar yang harus dimiliki anak untuk menjadi manusia yang baik dan benar adalah memiliki sikap dan nilai moral yang baik dalam berprilaku sebagai umat Tuhan, anak, anggota keluarga dan anggota masyarakat. Usia di masa Pendidikan Anak Usia Dini adalah saat yang paling baik dan tepat untuk meletakkan dasar-dasar pendidikan nilai, moral, dan agama kepada anak. Walaupun peran orang tua sangatlah besar dalam membangun dasar moral dan agama bagi anak-anaknya, peran pendidik Pendidikan Anak Usia Dini juga tidaklah kecil dalam meletakkan dasar moral dan agama bagi seorang anak (Hidayat, 2007:38).","author":[{"dropping-particle":"","family":"Sukemi, R. S., &amp; Amin","given":"L. H.","non-dropping-particle":"","parse-names":false,"suffix":""}],"container-title":"Perkembangan Nilai Agama dan Moral Anak dan Pendidikan Keagamaan Orangtua","id":"ITEM-1","issue":"Maret","issued":{"date-parts":[["2024"]]},"page":"1-20","title":"Perkembangan Nilai Agama Dan Moral Anak","type":"article-journal","volume":"1"},"uris":["http://www.mendeley.com/documents/?uuid=52673ed5-e8e1-4b97-ad7d-bd964b7ad3e8"]}],"mendeley":{"formattedCitation":"(Sukemi, R. S., &amp; Amin, 2024)","manualFormatting":" Sukemi, R. S., &amp; Amin (2024), ","plainTextFormattedCitation":"(Sukemi, R. S., &amp; Amin, 2024)","previouslyFormattedCitation":"(Sukemi, R. S., &amp; Amin, 2024)"},"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 xml:space="preserve"> Sukemi, R. S., &amp; Amin (2024), </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30984/ijece.v2i01.260","ISSN":"2963-3346","abstract":"Studi ini bertujuan untuk mengetahui pengembangan nilai-nilai agama khususnya nilai religiusitas, nilai-nilai moral khususnya nilai kemandirian, kedisiplinan, kesopanan dan kesantunan serta problematika dalam pengembangan nilai-nilai agama dan nilai-nilai moral pada anak usia dini di Raudhatul Athfal Nurut Taqwa Sea Minahasa. Dalam memperoleh data penelitian, penulis menggunakan jenis penelitian kualitatif dengan pendekatan studi kasus. Hasil penelitian menunjukkan bahwa Raudhatul Athfal Nurut Taqwa Sea Minahasa dalam pelaksanaannya mengacu pada Kurikulum 2013 Pendidikan Anak Usia Dini yang kemudian dalam penyusunannya menggunakan Rencana Pelaksanaan Pembelajaran Harian (RPPH) dengan berbagai macam tema. Pendidik menggunakan metode yang juga bermacam-macam dan dibagi ke dalam 3 (tiga) bentuk kegiatan pembelajaran, yakni kegiatan awal, kegiatan inti dan kegiatan akhir berdasarkan hal tersebut maka telah menunjukkan adanya pengembangan pada anak usia dini dari nilai-nilai agama seperti mengucapkan salam, syukur, hafalan-hafalan surat pendek ialah Q.S Al-Maun-Q.S An-Nas, do’a-doa, anak usia dini yakni peserta didik yang sudah mengetahui sifat-sifat Allah, 25 nama Nabi dan Rasulullah serta 10 nama daripada Malaikat. Sedangkan pengembangan pada anak usia dini dari nilai-nilai moral ialah seperti peserta didik yang datang da</w:instrText>
      </w:r>
      <w:r w:rsidRPr="004D39E8">
        <w:rPr>
          <w:rFonts w:ascii="Palatino Linotype" w:eastAsia="Palatino Linotype" w:hAnsi="Palatino Linotype"/>
          <w:sz w:val="22"/>
          <w:szCs w:val="22"/>
          <w:lang w:val="sv-SE"/>
        </w:rPr>
        <w:instrText>n pulang sekolah sendiri, tidak terlambat, menghormati guru dan tidak berkata yang tidak baik. Dalam mengembangkan nilai agama dan moral ini memiliki beberapa problematika yang sering dihadapi ialah sepeti orang tua yang datang ke sekolah tidak berpakaian dengan sopan orang tua yang tidak terlalu peduli pada anaknya, dan sering terdengar keluarnya perkataan yang tidak baik dari para orangtua mereka.\r Kata kunci: Pengembangan, Nilai, Agama, Moral, Problematika, Anak Usia Dini","author":[{"dropping-particle":"","family":"Ardianto","given":"Ardianto","non-dropping-particle":"","parse-names":false,"suffix":""},{"dropping-particle":"","family":"Halimah","given":"Nur","non-dropping-particle":"","parse-names":false,"suffix":""},{"dropping-particle":"","family":"Hasan","given":"Rahayu","non-dropping-particle":"","parse-names":false,"suffix":""}],"container-title":"Indonesian Journal of Early Childhood Education (IJECE)","id":"ITEM-1","issue":"01","issued":{"date-parts":[["2022"]]},"page":"1-15","title":"Pengembangan Nilai-Nilai Agama dan Moral Pada Anak Usia Dini di Raudhatul Athfal Nurut Taqwa Sea Minahasa","type":"article-journal","volume":"2"},"uris":["http://www.mendeley.com/documents/?uuid=e57838ec-82d5-48df-b915-f4f48d1c79cc"]}],"mendeley":{"formattedCitation":"(Ardianto et al., 2022)","manualFormatting":"Ardianto et al., (2022), ","plainTextFormattedCitation":"(Ardianto et al., 2022)","previouslyFormattedCitation":"(Ardianto et al.,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sv-SE"/>
        </w:rPr>
        <w:t xml:space="preserve">Ardianto et al., (2022), </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sv-SE"/>
        </w:rPr>
        <w:t xml:space="preserve">and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w:instrText>
      </w:r>
      <w:r w:rsidRPr="004D39E8">
        <w:rPr>
          <w:rFonts w:ascii="Palatino Linotype" w:eastAsia="Palatino Linotype" w:hAnsi="Palatino Linotype"/>
          <w:sz w:val="22"/>
          <w:szCs w:val="22"/>
          <w:lang w:val="en-ID"/>
        </w:rPr>
        <w:instrText>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w:instrText>
      </w:r>
      <w:r w:rsidRPr="004D39E8">
        <w:rPr>
          <w:rFonts w:ascii="Palatino Linotype" w:eastAsia="Palatino Linotype" w:hAnsi="Palatino Linotype"/>
          <w:sz w:val="22"/>
          <w:szCs w:val="22"/>
          <w:lang w:val="sv-SE"/>
        </w:rPr>
        <w:instrText>α</w:instrText>
      </w:r>
      <w:r w:rsidRPr="004D39E8">
        <w:rPr>
          <w:rFonts w:ascii="Palatino Linotype" w:eastAsia="Palatino Linotype" w:hAnsi="Palatino Linotype"/>
          <w:sz w:val="22"/>
          <w:szCs w:val="22"/>
          <w:lang w:val="en-ID"/>
        </w:rPr>
        <w:instrText>. Interpretation: The 2019-nCoV infection caused clusters of severe respiratory illness similar to severe acute respiratory syndrome coronavirus and was associated with ICU admission and high mortality. Ma…","author":[{"dropping-particle":"","family":"Savitri","given":"Devita","non-dropping-particle":"","parse-names":false,"suffix":""},{"dropping-particle":"","family":"Harahap","given":"Sahrona","non-dropping-particle":"","parse-names":false,"suffix":""}],"container-title":"DWIJA CENDEKIA: Jurnal Riset Pedagogik","id":"ITEM-1","issue":"3","issued":{"date-parts":[["2022"]]},"page":"141-144","title":"Peran Profesional Guru PAUD dalam Pembinaan Moral Anak Usia Dini","type":"article-journal","volume":"6"},"uris":["http://www.mendeley.com/documents/?uuid=2e989c43-5c67-44c5-8749-6a89fa2bca19"]}],"mendeley":{"formattedCitation":"(Savitri &amp; Harahap, 2022)","manualFormatting":"Savitri &amp; Harahap (2022)","plainTextFormattedCitation":"(Savitri &amp; Harahap, 2022)","previouslyFormattedCitation":"(Savitri &amp; Harahap,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Savitri &amp; Harahap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all emphasized the importance of role-playing and empathetic simulation activities that encourage children to understand others’ perspectives actively. Such activities not only nurture empathy and compassion but also strengthen children’s sense of social responsibilit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 xml:space="preserve">A combination of various instructional models—such as Explicit Instruction, Picture and Picture, and Talking Stick—has also proven effective in enhancing children’s moral and religious values. </w:t>
      </w:r>
      <w:r w:rsidRPr="004D39E8">
        <w:rPr>
          <w:rFonts w:ascii="Palatino Linotype" w:eastAsia="Palatino Linotype" w:hAnsi="Palatino Linotype"/>
          <w:sz w:val="22"/>
          <w:szCs w:val="22"/>
          <w:lang w:val="en-ID"/>
        </w:rPr>
        <w:t xml:space="preserve">According to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20527/kewarganegaraan.v10i1.8532","ISSN":"2303-2979","abstract":"Penelitian ini bertujuan untuk mendeskripsikan aktivitas guru, aktivitas anak dan menganalisis hasil pengembangan nilai agama dan moral anak  dalam meniru gerakan beribadah (wudhu). Pendekatan yang digunakan dalam penelitian ini ialah kualitatif, dan jenis penelitian tindakan kelas. Subjek penelitian ini guru dan anak usia 4-5 tahun PAUD Islam Al Zahra Martapura. Pengumpulan data menggunakan instrument teknik observasi aktivitas guru, aktivitas anak dan hasil perkembangan nilai agama dan moral anak. Kegiatan penelitian ini dilaksanakan tiga kali pertemuan. Hasilnya menunjukan terdapat peningkatan aktivitas guru dari pertemuan pertama sampai dengan ketiga mulai dari mendapat kreteria” baik” sampai menjadi “sangat baik”. Aktivitas siswa mulai pertemuan pertama sampai dengan ketiga adanya peningkatan dari” cukup aktif” menjadi sangat aktif. Demikian pula hasil pengembangan nilai Agama dan moral anak sudah terlihat ketuntasan secara individu dan klasikal mulai dari pertemuan pertama sampai dengan ketiga mengalami perkembangan mulai dari 58,8%, menjadi 82,3%,. Berdasarkan kesimpulan dari hasil penelitian, bahwa pengembangan aspek nilai agama dan moral menggunakan model Explicit Instruction, kombinasi Picture and Picture dan Talking Stick dapat berhasil dan berkembang pada anak kelompok A di PAUD Islam Al Zahrah Martapura Kata kunci: Nilai, Agama, moral, model, Explicit Instruction, Picture and Picture, Talking Stick","author":[{"dropping-particle":"","family":"Darmiyati","given":"Darmiyati","non-dropping-particle":"","parse-names":false,"suffix":""}],"container-title":"Jurnal Pendidikan Kewarganegaraan","id":"ITEM-1","issue":"1","issued":{"date-parts":[["2020"]]},"page":"74","title":"Penilaian Unjuk Kerja Dalam Pengembangan Agama Dan Moral Anak Usia Din","type":"article-journal","volume":"10"},"uris":["http://www.mendeley.com/documents/?uuid=de55cb12-ceca-4eff-8a8c-4d4ac7a70ebb"]}],"mendeley":{"formattedCitation":"(Darmiyati, 2020)","manualFormatting":"Darmiyati (2020)","plainTextFormattedCitation":"(Darmiyati, 2020)","previouslyFormattedCitation":"(Darmiyati, 2020)"},"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Darmiyati (2020)</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hese strategies provide enjoyable learning experiences through direct, visual, and interactive approaches. Complementary social skills training further contributes to children’s cooperative abilities by integrating discussions, role-plays, feedback sessions, and consistent reinforcement</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author":[{"dropping-particle":"","family":"Made","given":"Fikri I","non-dropping-particle":"","parse-names":false,"suffix":""}],"id":"ITEM-1","issued":{"date-parts":[["2022"]]},"page":"32-41","title":"The Impact of Social Skills Training on The Ability To Cooperate in Early Childhood","type":"article-journal","volume":"5"},"uris":["http://www.mendeley.com/documents/?uuid=c71307e7-6932-4dfd-9b48-6d6de050ed83"]}],"mendeley":{"formattedCitation":"(Made, 2022)","plainTextFormattedCitation":"(Made, 2022)","previouslyFormattedCitation":"(Made,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Made,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Collectively, these processes demonstrate that the successful cultivation of empathy depends greatly on the design of an educational and participatory learning environment that meaningfully engages children in social experiences.</w:t>
      </w:r>
    </w:p>
    <w:p w14:paraId="0DFC19C2" w14:textId="27A1B880" w:rsidR="004D39E8" w:rsidRPr="004D39E8" w:rsidRDefault="004D39E8" w:rsidP="004D39E8">
      <w:pPr>
        <w:spacing w:line="360" w:lineRule="auto"/>
        <w:ind w:firstLine="810"/>
        <w:rPr>
          <w:rFonts w:ascii="Palatino Linotype" w:eastAsia="Palatino Linotype" w:hAnsi="Palatino Linotype"/>
          <w:sz w:val="22"/>
          <w:szCs w:val="22"/>
        </w:rPr>
      </w:pPr>
      <w:r w:rsidRPr="004D39E8">
        <w:rPr>
          <w:rFonts w:ascii="Palatino Linotype" w:eastAsia="Palatino Linotype" w:hAnsi="Palatino Linotype"/>
          <w:sz w:val="22"/>
          <w:szCs w:val="22"/>
        </w:rPr>
        <w:t xml:space="preserve">Moreover, learning models that integrate somatic, auditory, visual, and intellectual approaches simultaneously have been shown to </w:t>
      </w:r>
      <w:r w:rsidRPr="004D39E8">
        <w:rPr>
          <w:rFonts w:ascii="Palatino Linotype" w:eastAsia="Palatino Linotype" w:hAnsi="Palatino Linotype"/>
          <w:sz w:val="22"/>
          <w:szCs w:val="22"/>
        </w:rPr>
        <w:lastRenderedPageBreak/>
        <w:t>foster comprehensive affective development in children.</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20527/jikad.v3i2.9178","ISSN":"2808-5698","abstract":"Rendahnya motivasi, aktivitas dan perkembangan nilai agama dan moral merupakan permasalahan dalam penelitian ini. Tujuan penelitian ini adalah untuk mendeskripsikan aktivitas guru serta menganalisis motivasi, aktivitas dan perkembangan nilai agama dan moral (melakukan kegiatan beribadah dan berperilaku baik) menggunakan model DIRAUT yang merupakan singkatan dari model pembelajaran DIrect instRuction, model pembelajaran SAVI (Somatic, Auditory, Visual, Intellectual) dengan modifikasi permainan tradisional Ular Tangga. Penelitian ini menggunakan pendekatan kualitatif dengan jenis penelitian tindakan kelas, dilaksanakan 3 kali pertemuan pada anak kelompok B sebanyak 19 orang anak, 13 anak laki-laki dan 6 anak perempuan. Teknik pengumpulan data yang digunakan adalah wawancara, observasi dan dokumentasi dengan sumber data guru dan anak. Hasil penelitian menemukan bahwa aktivitas guru dengan kategori sangat baik, motivasi dan aktivitas ana</w:instrText>
      </w:r>
      <w:r w:rsidRPr="004D39E8">
        <w:rPr>
          <w:rFonts w:ascii="Palatino Linotype" w:eastAsia="Palatino Linotype" w:hAnsi="Palatino Linotype"/>
          <w:sz w:val="22"/>
          <w:szCs w:val="22"/>
        </w:rPr>
        <w:instrText>k dengan kategori seluruh anak termotivasi dan aktif, serta perkembangan nilai agama dan moral dengan kategori hampir seluruh anak berkembang dengan persentase 95%. Penelitian ini diharapkan mampu menjadi strategi pemilihan model untuk meningkatkan motivasi, aktivitas dan perkembangan nilai agama dan moral. ","author":[{"dropping-particle":"","family":"Zulfida","given":"Yasmina","non-dropping-particle":"","parse-names":false,"suffix":""},{"dropping-particle":"","family":"Aslamiah","given":"Aslamiah","non-dropping-particle":"","parse-names":false,"suffix":""}],"container-title":"Jurnal Inovasi, Kreatifitas Anak Usia Dini (JIKAD)","id":"ITEM-1","issue":"2","issued":{"date-parts":[["2023"]]},"page":"44-56","title":"Meningkatkan Motivasi, Aktivitas Dan Perkembangan Nilai Agama Dan Moral Menggunakan Model Diraut Pada Anak Kelompok B","type":"article-journal","volume":"3"},"uris":["http://www.mendeley.com/documents/?uuid=c05d2893-a7b2-4a51-b295-2e5dd4474f53"]}],"mendeley":{"formattedCitation":"(Zulfida &amp; Aslamiah, 2023)","manualFormatting":"Zulfida &amp; Aslamiah (2023)","plainTextFormattedCitation":"(Zulfida &amp; Aslamiah, 2023)","previouslyFormattedCitation":"(Zulfida &amp; Aslamiah, 2023)"},"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Zulfida &amp; Aslamiah (2023)</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f</w:t>
      </w:r>
      <w:r w:rsidRPr="004D39E8">
        <w:rPr>
          <w:rFonts w:ascii="Palatino Linotype" w:eastAsia="Palatino Linotype" w:hAnsi="Palatino Linotype"/>
          <w:sz w:val="22"/>
          <w:szCs w:val="22"/>
        </w:rPr>
        <w:t xml:space="preserve">ound that implementing the DIRAUT model through educational games such as </w:t>
      </w:r>
      <w:r w:rsidRPr="004D39E8">
        <w:rPr>
          <w:rFonts w:ascii="Palatino Linotype" w:eastAsia="Palatino Linotype" w:hAnsi="Palatino Linotype"/>
          <w:i/>
          <w:iCs/>
          <w:sz w:val="22"/>
          <w:szCs w:val="22"/>
        </w:rPr>
        <w:t>snakes and ladders</w:t>
      </w:r>
      <w:r w:rsidRPr="004D39E8">
        <w:rPr>
          <w:rFonts w:ascii="Palatino Linotype" w:eastAsia="Palatino Linotype" w:hAnsi="Palatino Linotype"/>
          <w:sz w:val="22"/>
          <w:szCs w:val="22"/>
        </w:rPr>
        <w:t xml:space="preserve"> significantly enhances children’s religious and moral values. This approach not only strengthens spiritual understanding but also encourages socially appropriate behavior consistent with moral norms. These findings suggest that learning experiences that combine hands-on activities and social reflection effectively promote the internalization of moral values in enjoyable and meaningful ways.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18502/kss.v4i15.8194","author":[{"dropping-particle":"","family":"Haryono","given":"Sarah Emmanuel","non-dropping-particle":"","parse-names":false,"suffix":""},{"dropping-particle":"","family":"Muntomimah","given":"Siti","non-dropping-particle":"","parse-names":false,"suffix":""},{"dropping-particle":"","family":"Eva","given":"Nur","non-dropping-particle":"","parse-names":false,"suffix":""}],"id":"ITEM-1","issue":"58","issued":{"date-parts":[["2020"]]},"page":"97-108","title":"Planting Values through Character Education for Early Childhood","type":"article-journal","volume":"2020"},"uris":["http://www.mendeley.com/documents/?uuid=b5f48f75-38a9-4811-9a34-1fba7aeb5036"]}],"mendeley":{"formattedCitation":"(Haryono et al., 2020)","manualFormatting":"Haryono et al. (2020)","plainTextFormattedCitation":"(Haryono et al., 2020)","previouslyFormattedCitation":"(Haryono et al., 2020)"},"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Haryono et al. (2020)</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asserted that instilling moral values from an early age is fundamental to holistic character formation.</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25078/vs.v7i2.3070","ISSN":"2460-3376","abstract":"&lt;p class=\"JW31text\"&gt;Pendidikan Anak Usia Dini berfungsi membina, menumbuhkan, dan mengembangkan seluruh potensi yang dimiliki anak pada usia dini secara optimal sehingga terbentuk perilaku dan kemampuan dasar sesuai dengan tahap perkembangannya agar memiliki kesiapan untuk memasuki pendidikan selanjutnya. Penguatan nilai agama sebaiknya dikembangkan sejak dini agar saat dewasa anak dapat menghadapi dilema kehidupan dan dapat menjaga keseimbangan hidup. Agama mencakup keyakinan atau kepercayaan, pemujaan terhadap apa yang diyakini, dan aturan untuk menjalin hubungan dengan orang-orang berdasarkan sistem kepercayaan dan sistem ibadah. Tertanamnya  nilai  moral  yang  mapan  pada  anak-anak  akan  membuatnya  mampu berperilaku sopan dan santun kepada siapa pun, dan mampu menghormati orang lain. Penelitian ini menggunakan metode kajian pustaka. Penguatan nilai agama tercermin dalam perkembangan moral anak sehingga anak menjadi tahu yang baik dan buruk, benar maupun salah. Penguatan nilai agama dalam perkembangan moral dapat diberikan kepada anak sesuai dengan usianya menggunakan metode keteladanan, diskusi, bermain peran, outbond, bernyanyi, karyawisata, pembiasaan, bermain, dan bercerita.&lt;/p&gt;&lt;p class=\"JW18keywords\"&gt;&lt;strong&gt;Kata Kunci: &lt;/strong&gt;nilai agama, perkembangan moral, anak usia dini&lt;/p&gt;","author":[{"dropping-particle":"","family":"Ariani","given":"Nyoman Wiraadi Tria","non-dropping-particle":"","parse-names":false,"suffix":""}],"container-title":"VIDYA SAMHITA : Jurnal Penelitian Agama","id":"ITEM-1","issue":"2","issued":{"date-parts":[["2022"]]},"title":"Penguatan Nilai Agama Dalam Perkembangan Moral Anak Usia Dini","type":"article-journal","volume":"7"},"uris":["http://www.mendeley.com/documents/?uuid=532c7838-cb1d-447a-afb6-24b19d9f2be9"]}],"mendeley":{"formattedCitation":"(Ariani, 2022)","manualFormatting":"Ariani (2022)","plainTextFormattedCitation":"(Ariani, 2022)","previouslyFormattedCitation":"(Ariani,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Ariani (2022)</w:t>
      </w:r>
      <w:r w:rsidRPr="004D39E8">
        <w:rPr>
          <w:rFonts w:ascii="Palatino Linotype" w:eastAsia="Palatino Linotype" w:hAnsi="Palatino Linotype"/>
          <w:sz w:val="22"/>
          <w:szCs w:val="22"/>
          <w:lang w:val="sv-SE"/>
        </w:rPr>
        <w:fldChar w:fldCharType="end"/>
      </w:r>
      <w:r w:rsidRPr="004D39E8">
        <w:rPr>
          <w:rFonts w:ascii="Palatino Linotype" w:hAnsi="Palatino Linotype"/>
          <w:sz w:val="22"/>
          <w:szCs w:val="22"/>
        </w:rPr>
        <w:t xml:space="preserve"> </w:t>
      </w:r>
      <w:r w:rsidRPr="004D39E8">
        <w:rPr>
          <w:rFonts w:ascii="Palatino Linotype" w:eastAsia="Palatino Linotype" w:hAnsi="Palatino Linotype"/>
          <w:sz w:val="22"/>
          <w:szCs w:val="22"/>
        </w:rPr>
        <w:t>similarly emphasized that early moral education helps children regulate behavior and respect others in social interactions. This aligns with findings by</w:t>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lang w:val="sv-SE"/>
        </w:rPr>
        <w:fldChar w:fldCharType="begin" w:fldLock="1"/>
      </w:r>
      <w:r w:rsidRPr="004D39E8">
        <w:rPr>
          <w:rFonts w:ascii="Palatino Linotype" w:eastAsia="Palatino Linotype" w:hAnsi="Palatino Linotype"/>
          <w:sz w:val="22"/>
          <w:szCs w:val="22"/>
          <w:lang w:val="en-ID"/>
        </w:rPr>
        <w:instrText>ADDIN CSL_CITATION {"citationItems":[{"id":"ITEM-1","itemData":{"DOI":"10.1177/1053815120945021","author":[{"dropping-particle":"","family":"Irvin","given":"Dwight","non-dropping-particle":"","parse-names":false,"suffix":""},{"dropping-particle":"","family":"Greenwood","given":"Charles R","non-dropping-particle":"","parse-names":false,"suffix":""},{"dropping-particle":"","family":"Carta","given":"Judith J","non-dropping-particle":"","parse-names":false,"suffix":""},{"dropping-particle":"","family":"Schnitz","given":"Alana G","non-dropping-particle":"","parse-names":false,"suffix":""},{"dropping-particle":"","family":"Higgins","given":"Susan","non-dropping-particle":"","parse-names":false,"suffix":""},{"dropping-particle":"","family":"Buzhardt","given":"Jay","non-dropping-particle":"","parse-names":false,"suffix":""},{"dropping-particle":"","family":"Walker","given":"Dale","non-dropping-particle":"","parse-names":false,"suffix":""},{"dropping-particle":"","family":"Jia","given":"Fan","non-dropping-particle":"","parse-names":false,"suffix":""}],"id":"ITEM-1","issued":{"date-parts":[["2021"]]},"title":"Progress Toward an Early Social Indicator for Infants and Toddlers","type":"article-journal"},"uris":["http://www.mendeley.com/documents/?uuid=a97f246d-f6f4-41b9-b38f-a1e29a6c6040"]}],"mendeley":{"formattedCitation":"(Irvin et al., 2021)","manualFormatting":"Irvin et al. (2021)","plainTextFormattedCitation":"(Irvin et al., 2021)","previouslyFormattedCitation":"(Irvin et al., 2021)"},"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Irvin et al. (2021)</w:t>
      </w:r>
      <w:r w:rsidRPr="004D39E8">
        <w:rPr>
          <w:rFonts w:ascii="Palatino Linotype" w:eastAsia="Palatino Linotype" w:hAnsi="Palatino Linotype"/>
          <w:sz w:val="22"/>
          <w:szCs w:val="22"/>
          <w:lang w:val="sv-SE"/>
        </w:rPr>
        <w:fldChar w:fldCharType="end"/>
      </w:r>
      <w:r w:rsidRPr="004D39E8">
        <w:rPr>
          <w:rFonts w:ascii="Palatino Linotype" w:hAnsi="Palatino Linotype"/>
          <w:sz w:val="22"/>
          <w:szCs w:val="22"/>
        </w:rPr>
        <w:t xml:space="preserve"> </w:t>
      </w:r>
      <w:r w:rsidRPr="004D39E8">
        <w:rPr>
          <w:rFonts w:ascii="Palatino Linotype" w:eastAsia="Palatino Linotype" w:hAnsi="Palatino Linotype"/>
          <w:sz w:val="22"/>
          <w:szCs w:val="22"/>
        </w:rPr>
        <w:t xml:space="preserve">, who demonstrated that implementing structured social-emotional learning programs in early childhood education significantly improves children’s empathy and their ability to respond appropriately to others’ emotions.  </w:t>
      </w:r>
      <w:r w:rsidRPr="004D39E8">
        <w:rPr>
          <w:rFonts w:ascii="Palatino Linotype" w:eastAsia="Palatino Linotype" w:hAnsi="Palatino Linotype"/>
          <w:sz w:val="22"/>
          <w:szCs w:val="22"/>
          <w:lang w:val="en-ID"/>
        </w:rPr>
        <w:t xml:space="preserve">Likewise, </w:t>
      </w:r>
      <w:r w:rsidRPr="004D39E8">
        <w:rPr>
          <w:rFonts w:ascii="Palatino Linotype" w:eastAsia="Palatino Linotype" w:hAnsi="Palatino Linotype"/>
          <w:sz w:val="22"/>
          <w:szCs w:val="22"/>
          <w:lang w:val="sv-SE"/>
        </w:rPr>
        <w:fldChar w:fldCharType="begin" w:fldLock="1"/>
      </w:r>
      <w:r w:rsidR="004E5F27">
        <w:rPr>
          <w:rFonts w:ascii="Palatino Linotype" w:eastAsia="Palatino Linotype" w:hAnsi="Palatino Linotype"/>
          <w:sz w:val="22"/>
          <w:szCs w:val="22"/>
          <w:lang w:val="en-ID"/>
        </w:rPr>
        <w:instrText>ADDIN CSL_CITATION {"citationItems":[{"id":"ITEM-1","itemData":{"author":[{"dropping-particle":"","family":"Diken","given":"Ibrahim Halil","non-dropping-particle":"","parse-names":false,"suffix":""},{"dropping-particle":"","family":"Melekoglu","given":"Meral","non-dropping-particle":"","parse-names":false,"suffix":""}],"container-title":"International Online Journal of Primary Education","id":"ITEM-1","issue":"1","issued":{"date-parts":[["2022"]]},"page":"109-135","title":"The effectiveness of school-wide positive behavioral interventions and supports in early childhood settings: a mixed model research","type":"article-journal","volume":"11"},"uris":["http://www.mendeley.com/documents/?uuid=959cdec7-b019-45c1-b4d9-0076ccbef3ec"]}],"mendeley":{"formattedCitation":"(Diken &amp; Melekoglu, 2022)","manualFormatting":"Diken &amp; Melekoglu (2022)","plainTextFormattedCitation":"(Diken &amp; Melekoglu, 2022)","previouslyFormattedCitation":"(Diken &amp; Melekoglu, 2022)"},"properties":{"noteIndex":0},"schema":"https://github.com/citation-style-language/schema/raw/master/csl-citation.json"}</w:instrText>
      </w:r>
      <w:r w:rsidRPr="004D39E8">
        <w:rPr>
          <w:rFonts w:ascii="Palatino Linotype" w:eastAsia="Palatino Linotype" w:hAnsi="Palatino Linotype"/>
          <w:sz w:val="22"/>
          <w:szCs w:val="22"/>
          <w:lang w:val="sv-SE"/>
        </w:rPr>
        <w:fldChar w:fldCharType="separate"/>
      </w:r>
      <w:r w:rsidRPr="004D39E8">
        <w:rPr>
          <w:rFonts w:ascii="Palatino Linotype" w:eastAsia="Palatino Linotype" w:hAnsi="Palatino Linotype"/>
          <w:noProof/>
          <w:sz w:val="22"/>
          <w:szCs w:val="22"/>
          <w:lang w:val="en-ID"/>
        </w:rPr>
        <w:t>Diken &amp; Melekoglu (2022)</w:t>
      </w:r>
      <w:r w:rsidRPr="004D39E8">
        <w:rPr>
          <w:rFonts w:ascii="Palatino Linotype" w:eastAsia="Palatino Linotype" w:hAnsi="Palatino Linotype"/>
          <w:sz w:val="22"/>
          <w:szCs w:val="22"/>
          <w:lang w:val="sv-SE"/>
        </w:rPr>
        <w:fldChar w:fldCharType="end"/>
      </w:r>
      <w:r w:rsidRPr="004D39E8">
        <w:rPr>
          <w:rFonts w:ascii="Palatino Linotype" w:eastAsia="Palatino Linotype" w:hAnsi="Palatino Linotype"/>
          <w:sz w:val="22"/>
          <w:szCs w:val="22"/>
          <w:lang w:val="en-ID"/>
        </w:rPr>
        <w:t xml:space="preserve"> </w:t>
      </w:r>
      <w:r w:rsidRPr="004D39E8">
        <w:rPr>
          <w:rFonts w:ascii="Palatino Linotype" w:eastAsia="Palatino Linotype" w:hAnsi="Palatino Linotype"/>
          <w:sz w:val="22"/>
          <w:szCs w:val="22"/>
        </w:rPr>
        <w:t>reported that systematic empathy training—particularly through activities such as role-playing, storytelling, emotional discussions, and social reflection—significantly enhances both affective and cognitive aspects of empathy in young children.</w:t>
      </w:r>
    </w:p>
    <w:p w14:paraId="1B74D02A" w14:textId="77777777" w:rsidR="004D39E8" w:rsidRPr="004D39E8" w:rsidRDefault="004D39E8" w:rsidP="004D39E8">
      <w:pPr>
        <w:spacing w:line="360" w:lineRule="auto"/>
        <w:ind w:firstLine="810"/>
        <w:rPr>
          <w:rFonts w:ascii="Palatino Linotype" w:eastAsia="Palatino Linotype" w:hAnsi="Palatino Linotype"/>
          <w:sz w:val="22"/>
          <w:szCs w:val="22"/>
          <w:lang w:val="en-ID"/>
        </w:rPr>
      </w:pPr>
      <w:r w:rsidRPr="004D39E8">
        <w:rPr>
          <w:rFonts w:ascii="Palatino Linotype" w:eastAsia="Palatino Linotype" w:hAnsi="Palatino Linotype"/>
          <w:sz w:val="22"/>
          <w:szCs w:val="22"/>
        </w:rPr>
        <w:t xml:space="preserve">Taken together, these findings affirm that the development of </w:t>
      </w:r>
      <w:r w:rsidRPr="004D39E8">
        <w:rPr>
          <w:rFonts w:ascii="Palatino Linotype" w:eastAsia="Palatino Linotype" w:hAnsi="Palatino Linotype"/>
          <w:sz w:val="22"/>
          <w:szCs w:val="22"/>
        </w:rPr>
        <w:lastRenderedPageBreak/>
        <w:t>empathy and sharing behavior in early childhood requires structured, consistent, and contextually grounded pedagogical approaches. The lack of empathetic role models and meaningful social activities limits children’s opportunities to cultivate prosocial dispositions. Therefore, strengthening social-emotional learning strategies that are experiential, collaborative, and embedded within everyday school practices is essential for fostering empathy and social awareness in early childhood education environments.</w:t>
      </w:r>
    </w:p>
    <w:p w14:paraId="0000CD78" w14:textId="77777777" w:rsidR="004D39E8" w:rsidRPr="004D39E8" w:rsidRDefault="004D39E8" w:rsidP="004D39E8">
      <w:pPr>
        <w:tabs>
          <w:tab w:val="num" w:pos="840"/>
        </w:tabs>
        <w:spacing w:line="360" w:lineRule="auto"/>
        <w:rPr>
          <w:rFonts w:ascii="Palatino Linotype" w:hAnsi="Palatino Linotype" w:cs="Arial"/>
          <w:b/>
          <w:sz w:val="22"/>
          <w:szCs w:val="22"/>
          <w:lang w:val="en-ID"/>
        </w:rPr>
      </w:pPr>
    </w:p>
    <w:p w14:paraId="075CDBDA" w14:textId="32299333" w:rsidR="001A69DE" w:rsidRPr="00006149" w:rsidRDefault="00B67BAD" w:rsidP="00006149">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t>Conclusion</w:t>
      </w:r>
    </w:p>
    <w:p w14:paraId="1F6A2798" w14:textId="77777777" w:rsidR="004D39E8" w:rsidRPr="004D39E8" w:rsidRDefault="004D39E8" w:rsidP="004D39E8">
      <w:pPr>
        <w:pStyle w:val="BodyText"/>
        <w:ind w:firstLine="425"/>
        <w:jc w:val="both"/>
        <w:rPr>
          <w:rFonts w:ascii="Palatino Linotype" w:eastAsia="Palatino Linotype" w:hAnsi="Palatino Linotype"/>
          <w:sz w:val="22"/>
          <w:szCs w:val="22"/>
          <w:lang w:val="en-ID"/>
        </w:rPr>
      </w:pPr>
      <w:r w:rsidRPr="004D39E8">
        <w:rPr>
          <w:rFonts w:ascii="Palatino Linotype" w:eastAsia="Palatino Linotype" w:hAnsi="Palatino Linotype"/>
          <w:sz w:val="22"/>
          <w:szCs w:val="22"/>
          <w:lang w:val="en-ID"/>
        </w:rPr>
        <w:t xml:space="preserve">The findings of this study reveal that early childhood learners still frequently exhibit low levels of empathy and reluctance to share during play activities in school settings. This phenomenon appears to be influenced by the limited habituation of prosocial behaviors, insufficient modeling of empathy by adults, and the suboptimal implementation of instructional strategies that foster emotional exploration. Moreover, inconsistencies in the design of learning environments aimed at nurturing social values further contribute to the underdevelopment of children’s empathic capacities. These findings underscore the critical importance of integrating social–emotional learning (SEL) into the daily routines of early childhood education. Structured strategies such as role-playing, small-group discussions, and the use of visual media should be actively and continuously implemented to facilitate emotional engagement and perspective-taking. Teachers and parents serve as key agents in this process, functioning not only as models of empathetic behavior but also as facilitators of supportive social environments that encourage affective interaction among children. A collaborative, structured, and contextually grounded approach is therefore essential for cultivating </w:t>
      </w:r>
      <w:r w:rsidRPr="004D39E8">
        <w:rPr>
          <w:rFonts w:ascii="Palatino Linotype" w:eastAsia="Palatino Linotype" w:hAnsi="Palatino Linotype"/>
          <w:sz w:val="22"/>
          <w:szCs w:val="22"/>
          <w:lang w:val="en-ID"/>
        </w:rPr>
        <w:lastRenderedPageBreak/>
        <w:t>empathy and sharing behaviors from an early age. Such an approach lays the foundation for the development of enduring social character and contributes to the broader goal of fostering emotionally intelligent and socially responsible individuals.</w:t>
      </w:r>
    </w:p>
    <w:p w14:paraId="254301C9" w14:textId="77777777" w:rsidR="002E36FF" w:rsidRPr="004D39E8" w:rsidRDefault="002E36FF" w:rsidP="00006149">
      <w:pPr>
        <w:spacing w:line="360" w:lineRule="auto"/>
        <w:ind w:firstLine="720"/>
        <w:rPr>
          <w:rFonts w:ascii="Palatino Linotype" w:hAnsi="Palatino Linotype" w:cs="Arial"/>
          <w:sz w:val="22"/>
          <w:szCs w:val="22"/>
          <w:lang w:val="en-ID"/>
        </w:rPr>
      </w:pPr>
    </w:p>
    <w:p w14:paraId="2A1AFE3E" w14:textId="630E9171" w:rsidR="001A69DE" w:rsidRPr="000B04B7" w:rsidRDefault="00B67BAD" w:rsidP="000B04B7">
      <w:pPr>
        <w:tabs>
          <w:tab w:val="num" w:pos="840"/>
        </w:tabs>
        <w:spacing w:line="360" w:lineRule="auto"/>
        <w:jc w:val="center"/>
        <w:rPr>
          <w:rFonts w:ascii="Palatino Linotype" w:hAnsi="Palatino Linotype" w:cs="Arial"/>
          <w:b/>
          <w:sz w:val="22"/>
          <w:szCs w:val="22"/>
          <w:lang w:val="id-ID"/>
        </w:rPr>
      </w:pPr>
      <w:r>
        <w:rPr>
          <w:rFonts w:ascii="Palatino Linotype" w:hAnsi="Palatino Linotype" w:cs="Arial"/>
          <w:b/>
          <w:sz w:val="22"/>
          <w:szCs w:val="22"/>
          <w:lang w:val="id-ID"/>
        </w:rPr>
        <w:t>References</w:t>
      </w:r>
    </w:p>
    <w:p w14:paraId="44C4A599" w14:textId="2E12B2A5" w:rsidR="004E5F27" w:rsidRPr="004E5F27" w:rsidRDefault="004E5F27" w:rsidP="004E5F27">
      <w:pPr>
        <w:autoSpaceDE w:val="0"/>
        <w:autoSpaceDN w:val="0"/>
        <w:adjustRightInd w:val="0"/>
        <w:ind w:left="480" w:hanging="480"/>
        <w:rPr>
          <w:rFonts w:ascii="Palatino Linotype" w:hAnsi="Palatino Linotype"/>
          <w:noProof/>
          <w:kern w:val="0"/>
          <w:sz w:val="22"/>
        </w:rPr>
      </w:pPr>
      <w:r>
        <w:rPr>
          <w:rFonts w:ascii="Palatino Linotype" w:hAnsi="Palatino Linotype" w:cs="Arial"/>
          <w:b/>
          <w:sz w:val="22"/>
          <w:szCs w:val="22"/>
          <w:lang w:val="id-ID"/>
        </w:rPr>
        <w:fldChar w:fldCharType="begin" w:fldLock="1"/>
      </w:r>
      <w:r>
        <w:rPr>
          <w:rFonts w:ascii="Palatino Linotype" w:hAnsi="Palatino Linotype" w:cs="Arial"/>
          <w:b/>
          <w:sz w:val="22"/>
          <w:szCs w:val="22"/>
          <w:lang w:val="id-ID"/>
        </w:rPr>
        <w:instrText xml:space="preserve">ADDIN Mendeley Bibliography CSL_BIBLIOGRAPHY </w:instrText>
      </w:r>
      <w:r>
        <w:rPr>
          <w:rFonts w:ascii="Palatino Linotype" w:hAnsi="Palatino Linotype" w:cs="Arial"/>
          <w:b/>
          <w:sz w:val="22"/>
          <w:szCs w:val="22"/>
          <w:lang w:val="id-ID"/>
        </w:rPr>
        <w:fldChar w:fldCharType="separate"/>
      </w:r>
      <w:r w:rsidRPr="004E5F27">
        <w:rPr>
          <w:rFonts w:ascii="Palatino Linotype" w:hAnsi="Palatino Linotype"/>
          <w:noProof/>
          <w:kern w:val="0"/>
          <w:sz w:val="22"/>
        </w:rPr>
        <w:t xml:space="preserve">Ahyia, Y. M., Pandang, A., &amp; Saman, A. (2024). </w:t>
      </w:r>
      <w:r w:rsidRPr="004E5F27">
        <w:rPr>
          <w:rFonts w:ascii="Palatino Linotype" w:hAnsi="Palatino Linotype"/>
          <w:i/>
          <w:iCs/>
          <w:noProof/>
          <w:kern w:val="0"/>
          <w:sz w:val="22"/>
        </w:rPr>
        <w:t>The Effectiveness of using Symbolic Modeling Technique through Empathy Training to overcome Bullying Behavior of Students in Raudhatul Athfal</w:t>
      </w:r>
      <w:r w:rsidRPr="004E5F27">
        <w:rPr>
          <w:rFonts w:ascii="Palatino Linotype" w:hAnsi="Palatino Linotype"/>
          <w:noProof/>
          <w:kern w:val="0"/>
          <w:sz w:val="22"/>
        </w:rPr>
        <w:t xml:space="preserve">. </w:t>
      </w:r>
      <w:r w:rsidRPr="004E5F27">
        <w:rPr>
          <w:rFonts w:ascii="Palatino Linotype" w:hAnsi="Palatino Linotype"/>
          <w:i/>
          <w:iCs/>
          <w:noProof/>
          <w:kern w:val="0"/>
          <w:sz w:val="22"/>
        </w:rPr>
        <w:t>8</w:t>
      </w:r>
      <w:r w:rsidRPr="004E5F27">
        <w:rPr>
          <w:rFonts w:ascii="Palatino Linotype" w:hAnsi="Palatino Linotype"/>
          <w:noProof/>
          <w:kern w:val="0"/>
          <w:sz w:val="22"/>
        </w:rPr>
        <w:t>(3), 162–176.</w:t>
      </w:r>
    </w:p>
    <w:p w14:paraId="4711AC6F"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Amelia, R., Suriansyah, A., &amp; Aslamiah. (2021). Learning Model Based on Local Wisdom of Kalimantan Folklore ( BEKANTAN ). </w:t>
      </w:r>
      <w:r w:rsidRPr="004E5F27">
        <w:rPr>
          <w:rFonts w:ascii="Palatino Linotype" w:hAnsi="Palatino Linotype"/>
          <w:i/>
          <w:iCs/>
          <w:noProof/>
          <w:kern w:val="0"/>
          <w:sz w:val="22"/>
        </w:rPr>
        <w:t>SEAMEO CECCEP</w:t>
      </w:r>
      <w:r w:rsidRPr="004E5F27">
        <w:rPr>
          <w:rFonts w:ascii="Palatino Linotype" w:hAnsi="Palatino Linotype"/>
          <w:noProof/>
          <w:kern w:val="0"/>
          <w:sz w:val="22"/>
        </w:rPr>
        <w:t xml:space="preserve">, </w:t>
      </w:r>
      <w:r w:rsidRPr="004E5F27">
        <w:rPr>
          <w:rFonts w:ascii="Palatino Linotype" w:hAnsi="Palatino Linotype"/>
          <w:i/>
          <w:iCs/>
          <w:noProof/>
          <w:kern w:val="0"/>
          <w:sz w:val="22"/>
        </w:rPr>
        <w:t>2</w:t>
      </w:r>
      <w:r w:rsidRPr="004E5F27">
        <w:rPr>
          <w:rFonts w:ascii="Palatino Linotype" w:hAnsi="Palatino Linotype"/>
          <w:noProof/>
          <w:kern w:val="0"/>
          <w:sz w:val="22"/>
        </w:rPr>
        <w:t>(1), 21–41. http://seameo-ceccep.org/journal/index.php/eccep/article/view/13%0Ahttp://seameo-ceccep.org/journal/index.php/eccep/article/download/13/8</w:t>
      </w:r>
    </w:p>
    <w:p w14:paraId="0C10ED9A"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543091">
        <w:rPr>
          <w:rFonts w:ascii="Palatino Linotype" w:hAnsi="Palatino Linotype"/>
          <w:noProof/>
          <w:kern w:val="0"/>
          <w:sz w:val="22"/>
          <w:lang w:val="sv-SE"/>
        </w:rPr>
        <w:t xml:space="preserve">Apriliasiwi, G., Kamaliyah, Amelia, R., &amp; Pasani, C. F. (2021). </w:t>
      </w:r>
      <w:r w:rsidRPr="004E5F27">
        <w:rPr>
          <w:rFonts w:ascii="Palatino Linotype" w:hAnsi="Palatino Linotype"/>
          <w:i/>
          <w:iCs/>
          <w:noProof/>
          <w:kern w:val="0"/>
          <w:sz w:val="22"/>
        </w:rPr>
        <w:t>Developing a Character of Responsibility and Social Care With a STAD Type Cooperative Model</w:t>
      </w:r>
      <w:r w:rsidRPr="004E5F27">
        <w:rPr>
          <w:rFonts w:ascii="Palatino Linotype" w:hAnsi="Palatino Linotype"/>
          <w:noProof/>
          <w:kern w:val="0"/>
          <w:sz w:val="22"/>
        </w:rPr>
        <w:t xml:space="preserve">. </w:t>
      </w:r>
      <w:r w:rsidRPr="004E5F27">
        <w:rPr>
          <w:rFonts w:ascii="Palatino Linotype" w:hAnsi="Palatino Linotype"/>
          <w:i/>
          <w:iCs/>
          <w:noProof/>
          <w:kern w:val="0"/>
          <w:sz w:val="22"/>
        </w:rPr>
        <w:t>513</w:t>
      </w:r>
      <w:r w:rsidRPr="004E5F27">
        <w:rPr>
          <w:rFonts w:ascii="Palatino Linotype" w:hAnsi="Palatino Linotype"/>
          <w:noProof/>
          <w:kern w:val="0"/>
          <w:sz w:val="22"/>
        </w:rPr>
        <w:t>, 600–606. https://doi.org/10.2991/assehr.k.201230.169</w:t>
      </w:r>
    </w:p>
    <w:p w14:paraId="0077E72B"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Apsari, N. C., Nurfauziah, L. S., &amp; Asiah, D. H. S. (2023). </w:t>
      </w:r>
      <w:r w:rsidRPr="00543091">
        <w:rPr>
          <w:rFonts w:ascii="Palatino Linotype" w:hAnsi="Palatino Linotype"/>
          <w:noProof/>
          <w:kern w:val="0"/>
          <w:sz w:val="22"/>
          <w:lang w:val="sv-SE"/>
        </w:rPr>
        <w:t xml:space="preserve">Dampak Penggunaan Gawai (Gadget) Terhadap Perilaku Sosial Anak Usia Dini. </w:t>
      </w:r>
      <w:r w:rsidRPr="004E5F27">
        <w:rPr>
          <w:rFonts w:ascii="Palatino Linotype" w:hAnsi="Palatino Linotype"/>
          <w:i/>
          <w:iCs/>
          <w:noProof/>
          <w:kern w:val="0"/>
          <w:sz w:val="22"/>
        </w:rPr>
        <w:t>Share</w:t>
      </w:r>
      <w:r w:rsidRPr="004E5F27">
        <w:rPr>
          <w:i/>
          <w:iCs/>
          <w:noProof/>
          <w:kern w:val="0"/>
          <w:sz w:val="22"/>
        </w:rPr>
        <w:t> </w:t>
      </w:r>
      <w:r w:rsidRPr="004E5F27">
        <w:rPr>
          <w:rFonts w:ascii="Palatino Linotype" w:hAnsi="Palatino Linotype"/>
          <w:i/>
          <w:iCs/>
          <w:noProof/>
          <w:kern w:val="0"/>
          <w:sz w:val="22"/>
        </w:rPr>
        <w:t>: Social Work Journal</w:t>
      </w:r>
      <w:r w:rsidRPr="004E5F27">
        <w:rPr>
          <w:rFonts w:ascii="Palatino Linotype" w:hAnsi="Palatino Linotype"/>
          <w:noProof/>
          <w:kern w:val="0"/>
          <w:sz w:val="22"/>
        </w:rPr>
        <w:t xml:space="preserve">, </w:t>
      </w:r>
      <w:r w:rsidRPr="004E5F27">
        <w:rPr>
          <w:rFonts w:ascii="Palatino Linotype" w:hAnsi="Palatino Linotype"/>
          <w:i/>
          <w:iCs/>
          <w:noProof/>
          <w:kern w:val="0"/>
          <w:sz w:val="22"/>
        </w:rPr>
        <w:t>13</w:t>
      </w:r>
      <w:r w:rsidRPr="004E5F27">
        <w:rPr>
          <w:rFonts w:ascii="Palatino Linotype" w:hAnsi="Palatino Linotype"/>
          <w:noProof/>
          <w:kern w:val="0"/>
          <w:sz w:val="22"/>
        </w:rPr>
        <w:t>(1), 11. https://doi.org/10.24198/share.v13i1.40927</w:t>
      </w:r>
    </w:p>
    <w:p w14:paraId="12EC1545"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Ardianto, A., Halimah, N., &amp; Hasan, R. (2022). Pengembangan Nilai-Nilai Agama dan Moral Pada Anak Usia Dini di Raudhatul Athfal Nurut Taqwa Sea Minahasa. </w:t>
      </w:r>
      <w:r w:rsidRPr="004E5F27">
        <w:rPr>
          <w:rFonts w:ascii="Palatino Linotype" w:hAnsi="Palatino Linotype"/>
          <w:i/>
          <w:iCs/>
          <w:noProof/>
          <w:kern w:val="0"/>
          <w:sz w:val="22"/>
        </w:rPr>
        <w:t>Indonesian Journal of Early Childhood Education (IJECE)</w:t>
      </w:r>
      <w:r w:rsidRPr="004E5F27">
        <w:rPr>
          <w:rFonts w:ascii="Palatino Linotype" w:hAnsi="Palatino Linotype"/>
          <w:noProof/>
          <w:kern w:val="0"/>
          <w:sz w:val="22"/>
        </w:rPr>
        <w:t xml:space="preserve">, </w:t>
      </w:r>
      <w:r w:rsidRPr="004E5F27">
        <w:rPr>
          <w:rFonts w:ascii="Palatino Linotype" w:hAnsi="Palatino Linotype"/>
          <w:i/>
          <w:iCs/>
          <w:noProof/>
          <w:kern w:val="0"/>
          <w:sz w:val="22"/>
        </w:rPr>
        <w:t>2</w:t>
      </w:r>
      <w:r w:rsidRPr="004E5F27">
        <w:rPr>
          <w:rFonts w:ascii="Palatino Linotype" w:hAnsi="Palatino Linotype"/>
          <w:noProof/>
          <w:kern w:val="0"/>
          <w:sz w:val="22"/>
        </w:rPr>
        <w:t>(01), 1–15. https://doi.org/10.30984/ijece.v2i01.260</w:t>
      </w:r>
    </w:p>
    <w:p w14:paraId="05F8B7D6" w14:textId="77777777" w:rsidR="004E5F27" w:rsidRPr="00543091" w:rsidRDefault="004E5F27" w:rsidP="004E5F27">
      <w:pPr>
        <w:autoSpaceDE w:val="0"/>
        <w:autoSpaceDN w:val="0"/>
        <w:adjustRightInd w:val="0"/>
        <w:ind w:left="480" w:hanging="480"/>
        <w:rPr>
          <w:rFonts w:ascii="Palatino Linotype" w:hAnsi="Palatino Linotype"/>
          <w:noProof/>
          <w:kern w:val="0"/>
          <w:sz w:val="22"/>
          <w:lang w:val="sv-SE"/>
        </w:rPr>
      </w:pPr>
      <w:r w:rsidRPr="00543091">
        <w:rPr>
          <w:rFonts w:ascii="Palatino Linotype" w:hAnsi="Palatino Linotype"/>
          <w:noProof/>
          <w:kern w:val="0"/>
          <w:sz w:val="22"/>
          <w:lang w:val="sv-SE"/>
        </w:rPr>
        <w:t xml:space="preserve">Ariani, N. W. T. (2022). Penguatan Nilai Agama Dalam Perkembangan Moral Anak Usia Dini. </w:t>
      </w:r>
      <w:r w:rsidRPr="00543091">
        <w:rPr>
          <w:rFonts w:ascii="Palatino Linotype" w:hAnsi="Palatino Linotype"/>
          <w:i/>
          <w:iCs/>
          <w:noProof/>
          <w:kern w:val="0"/>
          <w:sz w:val="22"/>
          <w:lang w:val="sv-SE"/>
        </w:rPr>
        <w:t>VIDYA SAMHITA</w:t>
      </w:r>
      <w:r w:rsidRPr="00543091">
        <w:rPr>
          <w:i/>
          <w:iCs/>
          <w:noProof/>
          <w:kern w:val="0"/>
          <w:sz w:val="22"/>
          <w:lang w:val="sv-SE"/>
        </w:rPr>
        <w:t> </w:t>
      </w:r>
      <w:r w:rsidRPr="00543091">
        <w:rPr>
          <w:rFonts w:ascii="Palatino Linotype" w:hAnsi="Palatino Linotype"/>
          <w:i/>
          <w:iCs/>
          <w:noProof/>
          <w:kern w:val="0"/>
          <w:sz w:val="22"/>
          <w:lang w:val="sv-SE"/>
        </w:rPr>
        <w:t>: Jurnal Penelitian Agama</w:t>
      </w:r>
      <w:r w:rsidRPr="00543091">
        <w:rPr>
          <w:rFonts w:ascii="Palatino Linotype" w:hAnsi="Palatino Linotype"/>
          <w:noProof/>
          <w:kern w:val="0"/>
          <w:sz w:val="22"/>
          <w:lang w:val="sv-SE"/>
        </w:rPr>
        <w:t xml:space="preserve">, </w:t>
      </w:r>
      <w:r w:rsidRPr="00543091">
        <w:rPr>
          <w:rFonts w:ascii="Palatino Linotype" w:hAnsi="Palatino Linotype"/>
          <w:i/>
          <w:iCs/>
          <w:noProof/>
          <w:kern w:val="0"/>
          <w:sz w:val="22"/>
          <w:lang w:val="sv-SE"/>
        </w:rPr>
        <w:t>7</w:t>
      </w:r>
      <w:r w:rsidRPr="00543091">
        <w:rPr>
          <w:rFonts w:ascii="Palatino Linotype" w:hAnsi="Palatino Linotype"/>
          <w:noProof/>
          <w:kern w:val="0"/>
          <w:sz w:val="22"/>
          <w:lang w:val="sv-SE"/>
        </w:rPr>
        <w:t>(2). https://doi.org/10.25078/vs.v7i2.3070</w:t>
      </w:r>
    </w:p>
    <w:p w14:paraId="31B13B76"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Astuti, H. P., Nugroho, A. A. E., &amp; Dewi, N. A. R. (2020). Penerapan Model Pembelajaran Picture and Picture Berbasis Keanekaragaman Hayati Dalam Pembentukan Empati Anak Usia </w:t>
      </w:r>
      <w:r w:rsidRPr="004E5F27">
        <w:rPr>
          <w:rFonts w:ascii="Palatino Linotype" w:hAnsi="Palatino Linotype"/>
          <w:noProof/>
          <w:kern w:val="0"/>
          <w:sz w:val="22"/>
        </w:rPr>
        <w:lastRenderedPageBreak/>
        <w:t xml:space="preserve">Dini. </w:t>
      </w:r>
      <w:r w:rsidRPr="004E5F27">
        <w:rPr>
          <w:rFonts w:ascii="Palatino Linotype" w:hAnsi="Palatino Linotype"/>
          <w:i/>
          <w:iCs/>
          <w:noProof/>
          <w:kern w:val="0"/>
          <w:sz w:val="22"/>
        </w:rPr>
        <w:t>Intuisi</w:t>
      </w:r>
      <w:r w:rsidRPr="004E5F27">
        <w:rPr>
          <w:i/>
          <w:iCs/>
          <w:noProof/>
          <w:kern w:val="0"/>
          <w:sz w:val="22"/>
        </w:rPr>
        <w:t> </w:t>
      </w:r>
      <w:r w:rsidRPr="004E5F27">
        <w:rPr>
          <w:rFonts w:ascii="Palatino Linotype" w:hAnsi="Palatino Linotype"/>
          <w:i/>
          <w:iCs/>
          <w:noProof/>
          <w:kern w:val="0"/>
          <w:sz w:val="22"/>
        </w:rPr>
        <w:t>: Jurnal Psikologi Ilmiah</w:t>
      </w:r>
      <w:r w:rsidRPr="004E5F27">
        <w:rPr>
          <w:rFonts w:ascii="Palatino Linotype" w:hAnsi="Palatino Linotype"/>
          <w:noProof/>
          <w:kern w:val="0"/>
          <w:sz w:val="22"/>
        </w:rPr>
        <w:t xml:space="preserve">, </w:t>
      </w:r>
      <w:r w:rsidRPr="004E5F27">
        <w:rPr>
          <w:rFonts w:ascii="Palatino Linotype" w:hAnsi="Palatino Linotype"/>
          <w:i/>
          <w:iCs/>
          <w:noProof/>
          <w:kern w:val="0"/>
          <w:sz w:val="22"/>
        </w:rPr>
        <w:t>12</w:t>
      </w:r>
      <w:r w:rsidRPr="004E5F27">
        <w:rPr>
          <w:rFonts w:ascii="Palatino Linotype" w:hAnsi="Palatino Linotype"/>
          <w:noProof/>
          <w:kern w:val="0"/>
          <w:sz w:val="22"/>
        </w:rPr>
        <w:t>(1), 66–74. https://doi.org/10.15294/intuisi.v12i1.23573</w:t>
      </w:r>
    </w:p>
    <w:p w14:paraId="7742EE3A"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543091">
        <w:rPr>
          <w:rFonts w:ascii="Palatino Linotype" w:hAnsi="Palatino Linotype"/>
          <w:noProof/>
          <w:kern w:val="0"/>
          <w:sz w:val="22"/>
          <w:lang w:val="sv-SE"/>
        </w:rPr>
        <w:t xml:space="preserve">Bachri, A. A., Wulandari, Y. N., &amp; Suriansyah, A. (2025). </w:t>
      </w:r>
      <w:r w:rsidRPr="004E5F27">
        <w:rPr>
          <w:rFonts w:ascii="Palatino Linotype" w:hAnsi="Palatino Linotype"/>
          <w:noProof/>
          <w:kern w:val="0"/>
          <w:sz w:val="22"/>
        </w:rPr>
        <w:t xml:space="preserve">PEMBINAAN KARAKTER MELALUI IMPLEMENTASI MODEL PEMBELAJARAN RELIGIUS PADA SISWA PAUD UNTUK MENCIPTAKAN GENERASI EMAS INDONESIA. </w:t>
      </w:r>
      <w:r w:rsidRPr="004E5F27">
        <w:rPr>
          <w:rFonts w:ascii="Palatino Linotype" w:hAnsi="Palatino Linotype"/>
          <w:i/>
          <w:iCs/>
          <w:noProof/>
          <w:kern w:val="0"/>
          <w:sz w:val="22"/>
        </w:rPr>
        <w:t>Journal of Innovation Research and Knowledge</w:t>
      </w:r>
      <w:r w:rsidRPr="004E5F27">
        <w:rPr>
          <w:rFonts w:ascii="Palatino Linotype" w:hAnsi="Palatino Linotype"/>
          <w:noProof/>
          <w:kern w:val="0"/>
          <w:sz w:val="22"/>
        </w:rPr>
        <w:t xml:space="preserve">, </w:t>
      </w:r>
      <w:r w:rsidRPr="004E5F27">
        <w:rPr>
          <w:rFonts w:ascii="Palatino Linotype" w:hAnsi="Palatino Linotype"/>
          <w:i/>
          <w:iCs/>
          <w:noProof/>
          <w:kern w:val="0"/>
          <w:sz w:val="22"/>
        </w:rPr>
        <w:t>4</w:t>
      </w:r>
      <w:r w:rsidRPr="004E5F27">
        <w:rPr>
          <w:rFonts w:ascii="Palatino Linotype" w:hAnsi="Palatino Linotype"/>
          <w:noProof/>
          <w:kern w:val="0"/>
          <w:sz w:val="22"/>
        </w:rPr>
        <w:t>(3), 173–178.</w:t>
      </w:r>
    </w:p>
    <w:p w14:paraId="5DBA0CC9"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Bifadlilah, A., Elan, E., &amp; Gandana, G. (2023). Stimulasi Perkembangan Sosial Emosional Anak Usia Dini melalui Penggunaan Media Permainan Puzzle. </w:t>
      </w:r>
      <w:r w:rsidRPr="004E5F27">
        <w:rPr>
          <w:rFonts w:ascii="Palatino Linotype" w:hAnsi="Palatino Linotype"/>
          <w:i/>
          <w:iCs/>
          <w:noProof/>
          <w:kern w:val="0"/>
          <w:sz w:val="22"/>
        </w:rPr>
        <w:t>Jurnal Paud Agapedia</w:t>
      </w:r>
      <w:r w:rsidRPr="004E5F27">
        <w:rPr>
          <w:rFonts w:ascii="Palatino Linotype" w:hAnsi="Palatino Linotype"/>
          <w:noProof/>
          <w:kern w:val="0"/>
          <w:sz w:val="22"/>
        </w:rPr>
        <w:t xml:space="preserve">, </w:t>
      </w:r>
      <w:r w:rsidRPr="004E5F27">
        <w:rPr>
          <w:rFonts w:ascii="Palatino Linotype" w:hAnsi="Palatino Linotype"/>
          <w:i/>
          <w:iCs/>
          <w:noProof/>
          <w:kern w:val="0"/>
          <w:sz w:val="22"/>
        </w:rPr>
        <w:t>7</w:t>
      </w:r>
      <w:r w:rsidRPr="004E5F27">
        <w:rPr>
          <w:rFonts w:ascii="Palatino Linotype" w:hAnsi="Palatino Linotype"/>
          <w:noProof/>
          <w:kern w:val="0"/>
          <w:sz w:val="22"/>
        </w:rPr>
        <w:t>(2), 184–189. https://doi.org/10.17509/jpa.v7i2.63938</w:t>
      </w:r>
    </w:p>
    <w:p w14:paraId="458957DB"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Darmiyati, D. (2020). Penilaian Unjuk Kerja Dalam Pengembangan Agama Dan Moral Anak Usia Din. </w:t>
      </w:r>
      <w:r w:rsidRPr="004E5F27">
        <w:rPr>
          <w:rFonts w:ascii="Palatino Linotype" w:hAnsi="Palatino Linotype"/>
          <w:i/>
          <w:iCs/>
          <w:noProof/>
          <w:kern w:val="0"/>
          <w:sz w:val="22"/>
        </w:rPr>
        <w:t>Jurnal Pendidikan Kewarganegaraan</w:t>
      </w:r>
      <w:r w:rsidRPr="004E5F27">
        <w:rPr>
          <w:rFonts w:ascii="Palatino Linotype" w:hAnsi="Palatino Linotype"/>
          <w:noProof/>
          <w:kern w:val="0"/>
          <w:sz w:val="22"/>
        </w:rPr>
        <w:t xml:space="preserve">, </w:t>
      </w:r>
      <w:r w:rsidRPr="004E5F27">
        <w:rPr>
          <w:rFonts w:ascii="Palatino Linotype" w:hAnsi="Palatino Linotype"/>
          <w:i/>
          <w:iCs/>
          <w:noProof/>
          <w:kern w:val="0"/>
          <w:sz w:val="22"/>
        </w:rPr>
        <w:t>10</w:t>
      </w:r>
      <w:r w:rsidRPr="004E5F27">
        <w:rPr>
          <w:rFonts w:ascii="Palatino Linotype" w:hAnsi="Palatino Linotype"/>
          <w:noProof/>
          <w:kern w:val="0"/>
          <w:sz w:val="22"/>
        </w:rPr>
        <w:t>(1), 74. https://doi.org/10.20527/kewarganegaraan.v10i1.8532</w:t>
      </w:r>
    </w:p>
    <w:p w14:paraId="40FC486C"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Diken, I. H., &amp; Melekoglu, M. (2022). The effectiveness of school-wide positive behavioral interventions and supports in early childhood settings: a mixed model research. </w:t>
      </w:r>
      <w:r w:rsidRPr="004E5F27">
        <w:rPr>
          <w:rFonts w:ascii="Palatino Linotype" w:hAnsi="Palatino Linotype"/>
          <w:i/>
          <w:iCs/>
          <w:noProof/>
          <w:kern w:val="0"/>
          <w:sz w:val="22"/>
        </w:rPr>
        <w:t>International Online Journal of Primary Education</w:t>
      </w:r>
      <w:r w:rsidRPr="004E5F27">
        <w:rPr>
          <w:rFonts w:ascii="Palatino Linotype" w:hAnsi="Palatino Linotype"/>
          <w:noProof/>
          <w:kern w:val="0"/>
          <w:sz w:val="22"/>
        </w:rPr>
        <w:t xml:space="preserve">, </w:t>
      </w:r>
      <w:r w:rsidRPr="004E5F27">
        <w:rPr>
          <w:rFonts w:ascii="Palatino Linotype" w:hAnsi="Palatino Linotype"/>
          <w:i/>
          <w:iCs/>
          <w:noProof/>
          <w:kern w:val="0"/>
          <w:sz w:val="22"/>
        </w:rPr>
        <w:t>11</w:t>
      </w:r>
      <w:r w:rsidRPr="004E5F27">
        <w:rPr>
          <w:rFonts w:ascii="Palatino Linotype" w:hAnsi="Palatino Linotype"/>
          <w:noProof/>
          <w:kern w:val="0"/>
          <w:sz w:val="22"/>
        </w:rPr>
        <w:t>(1), 109–135.</w:t>
      </w:r>
    </w:p>
    <w:p w14:paraId="2973253D"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Farantika, D., &amp; Hafni, N. D. (2025). </w:t>
      </w:r>
      <w:r w:rsidRPr="004E5F27">
        <w:rPr>
          <w:rFonts w:ascii="Palatino Linotype" w:hAnsi="Palatino Linotype"/>
          <w:i/>
          <w:iCs/>
          <w:noProof/>
          <w:kern w:val="0"/>
          <w:sz w:val="22"/>
        </w:rPr>
        <w:t>Strategi Guru PAUD dalam Menumbuhkan Kemampuan Sosial Anak</w:t>
      </w:r>
      <w:r w:rsidRPr="004E5F27">
        <w:rPr>
          <w:rFonts w:ascii="Palatino Linotype" w:hAnsi="Palatino Linotype"/>
          <w:noProof/>
          <w:kern w:val="0"/>
          <w:sz w:val="22"/>
        </w:rPr>
        <w:t xml:space="preserve">. </w:t>
      </w:r>
      <w:r w:rsidRPr="004E5F27">
        <w:rPr>
          <w:rFonts w:ascii="Palatino Linotype" w:hAnsi="Palatino Linotype"/>
          <w:i/>
          <w:iCs/>
          <w:noProof/>
          <w:kern w:val="0"/>
          <w:sz w:val="22"/>
        </w:rPr>
        <w:t>April</w:t>
      </w:r>
      <w:r w:rsidRPr="004E5F27">
        <w:rPr>
          <w:rFonts w:ascii="Palatino Linotype" w:hAnsi="Palatino Linotype"/>
          <w:noProof/>
          <w:kern w:val="0"/>
          <w:sz w:val="22"/>
        </w:rPr>
        <w:t>, 53–61.</w:t>
      </w:r>
    </w:p>
    <w:p w14:paraId="41684C02"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Fitra, N., Kanza, M., &amp; Muthohar, S. (2025). </w:t>
      </w:r>
      <w:r w:rsidRPr="004E5F27">
        <w:rPr>
          <w:rFonts w:ascii="Palatino Linotype" w:hAnsi="Palatino Linotype"/>
          <w:i/>
          <w:iCs/>
          <w:noProof/>
          <w:kern w:val="0"/>
          <w:sz w:val="22"/>
        </w:rPr>
        <w:t>Strategi Guru Dalam Menumbuhkan Empati dan Kerja sama Anak Usia Dini</w:t>
      </w:r>
      <w:r w:rsidRPr="004E5F27">
        <w:rPr>
          <w:rFonts w:ascii="Palatino Linotype" w:hAnsi="Palatino Linotype"/>
          <w:noProof/>
          <w:kern w:val="0"/>
          <w:sz w:val="22"/>
        </w:rPr>
        <w:t xml:space="preserve">. </w:t>
      </w:r>
      <w:r w:rsidRPr="004E5F27">
        <w:rPr>
          <w:rFonts w:ascii="Palatino Linotype" w:hAnsi="Palatino Linotype"/>
          <w:i/>
          <w:iCs/>
          <w:noProof/>
          <w:kern w:val="0"/>
          <w:sz w:val="22"/>
        </w:rPr>
        <w:t>8</w:t>
      </w:r>
      <w:r w:rsidRPr="004E5F27">
        <w:rPr>
          <w:rFonts w:ascii="Palatino Linotype" w:hAnsi="Palatino Linotype"/>
          <w:noProof/>
          <w:kern w:val="0"/>
          <w:sz w:val="22"/>
        </w:rPr>
        <w:t>(2), 615–625. https://doi.org/10.31004/aulad.v8i2.891</w:t>
      </w:r>
    </w:p>
    <w:p w14:paraId="5938C111"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Hamzah, F., Tahir, S., &amp; Miyodu, W. (2025). Pentingnya Toleransi dan Empati dalam Pendidikan Anak Usia Dini Inklusif. </w:t>
      </w:r>
      <w:r w:rsidRPr="004E5F27">
        <w:rPr>
          <w:rFonts w:ascii="Palatino Linotype" w:hAnsi="Palatino Linotype"/>
          <w:i/>
          <w:iCs/>
          <w:noProof/>
          <w:kern w:val="0"/>
          <w:sz w:val="22"/>
        </w:rPr>
        <w:t>Jurnal Ilmu Sosial Dan Humaniora</w:t>
      </w:r>
      <w:r w:rsidRPr="004E5F27">
        <w:rPr>
          <w:rFonts w:ascii="Palatino Linotype" w:hAnsi="Palatino Linotype"/>
          <w:noProof/>
          <w:kern w:val="0"/>
          <w:sz w:val="22"/>
        </w:rPr>
        <w:t xml:space="preserve">, </w:t>
      </w:r>
      <w:r w:rsidRPr="004E5F27">
        <w:rPr>
          <w:rFonts w:ascii="Palatino Linotype" w:hAnsi="Palatino Linotype"/>
          <w:i/>
          <w:iCs/>
          <w:noProof/>
          <w:kern w:val="0"/>
          <w:sz w:val="22"/>
        </w:rPr>
        <w:t>1</w:t>
      </w:r>
      <w:r w:rsidRPr="004E5F27">
        <w:rPr>
          <w:rFonts w:ascii="Palatino Linotype" w:hAnsi="Palatino Linotype"/>
          <w:noProof/>
          <w:kern w:val="0"/>
          <w:sz w:val="22"/>
        </w:rPr>
        <w:t>(2), 296–301.</w:t>
      </w:r>
    </w:p>
    <w:p w14:paraId="715388EE"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Hanafiah, M. (2024). Perkembangan Moral Anak Dalam Perspektif Pendidikan(Kajian Teori  Lawrence Kohlberg). </w:t>
      </w:r>
      <w:r w:rsidRPr="004E5F27">
        <w:rPr>
          <w:rFonts w:ascii="Palatino Linotype" w:hAnsi="Palatino Linotype"/>
          <w:i/>
          <w:iCs/>
          <w:noProof/>
          <w:kern w:val="0"/>
          <w:sz w:val="22"/>
        </w:rPr>
        <w:t>Ameena Journal</w:t>
      </w:r>
      <w:r w:rsidRPr="004E5F27">
        <w:rPr>
          <w:rFonts w:ascii="Palatino Linotype" w:hAnsi="Palatino Linotype"/>
          <w:noProof/>
          <w:kern w:val="0"/>
          <w:sz w:val="22"/>
        </w:rPr>
        <w:t xml:space="preserve">, </w:t>
      </w:r>
      <w:r w:rsidRPr="004E5F27">
        <w:rPr>
          <w:rFonts w:ascii="Palatino Linotype" w:hAnsi="Palatino Linotype"/>
          <w:i/>
          <w:iCs/>
          <w:noProof/>
          <w:kern w:val="0"/>
          <w:sz w:val="22"/>
        </w:rPr>
        <w:t>2</w:t>
      </w:r>
      <w:r w:rsidRPr="004E5F27">
        <w:rPr>
          <w:rFonts w:ascii="Palatino Linotype" w:hAnsi="Palatino Linotype"/>
          <w:noProof/>
          <w:kern w:val="0"/>
          <w:sz w:val="22"/>
        </w:rPr>
        <w:t>(1), 75–92. https://ejournal.ymal.or.id/index.php/aij/article/view/54/50</w:t>
      </w:r>
    </w:p>
    <w:p w14:paraId="2CB917E9"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Haryono, S. E., Muntomimah, S., &amp; Eva, N. (2020). </w:t>
      </w:r>
      <w:r w:rsidRPr="004E5F27">
        <w:rPr>
          <w:rFonts w:ascii="Palatino Linotype" w:hAnsi="Palatino Linotype"/>
          <w:i/>
          <w:iCs/>
          <w:noProof/>
          <w:kern w:val="0"/>
          <w:sz w:val="22"/>
        </w:rPr>
        <w:t>Planting Values through Character Education for Early Childhood</w:t>
      </w:r>
      <w:r w:rsidRPr="004E5F27">
        <w:rPr>
          <w:rFonts w:ascii="Palatino Linotype" w:hAnsi="Palatino Linotype"/>
          <w:noProof/>
          <w:kern w:val="0"/>
          <w:sz w:val="22"/>
        </w:rPr>
        <w:t xml:space="preserve">. </w:t>
      </w:r>
      <w:r w:rsidRPr="004E5F27">
        <w:rPr>
          <w:rFonts w:ascii="Palatino Linotype" w:hAnsi="Palatino Linotype"/>
          <w:i/>
          <w:iCs/>
          <w:noProof/>
          <w:kern w:val="0"/>
          <w:sz w:val="22"/>
        </w:rPr>
        <w:t>2020</w:t>
      </w:r>
      <w:r w:rsidRPr="004E5F27">
        <w:rPr>
          <w:rFonts w:ascii="Palatino Linotype" w:hAnsi="Palatino Linotype"/>
          <w:noProof/>
          <w:kern w:val="0"/>
          <w:sz w:val="22"/>
        </w:rPr>
        <w:t>(58), 97–108. https://doi.org/10.18502/kss.v4i15.8194</w:t>
      </w:r>
    </w:p>
    <w:p w14:paraId="53D70C73"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lastRenderedPageBreak/>
        <w:t xml:space="preserve">Irvin, D., Greenwood, C. R., Carta, J. J., Schnitz, A. G., Higgins, S., Buzhardt, J., Walker, D., &amp; Jia, F. (2021). </w:t>
      </w:r>
      <w:r w:rsidRPr="004E5F27">
        <w:rPr>
          <w:rFonts w:ascii="Palatino Linotype" w:hAnsi="Palatino Linotype"/>
          <w:i/>
          <w:iCs/>
          <w:noProof/>
          <w:kern w:val="0"/>
          <w:sz w:val="22"/>
        </w:rPr>
        <w:t>Progress Toward an Early Social Indicator for Infants and Toddlers</w:t>
      </w:r>
      <w:r w:rsidRPr="004E5F27">
        <w:rPr>
          <w:rFonts w:ascii="Palatino Linotype" w:hAnsi="Palatino Linotype"/>
          <w:noProof/>
          <w:kern w:val="0"/>
          <w:sz w:val="22"/>
        </w:rPr>
        <w:t>. https://doi.org/10.1177/1053815120945021</w:t>
      </w:r>
    </w:p>
    <w:p w14:paraId="7C058A90"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Kumari, R., Nurhayati, S., Harmiasih, S., &amp; Endang Yunitasari, S. (2023). Menumbuhkan Sikap Empati Pada Anak Usia Dini Melalui Pembiasaan Sedekah Jumat Berkah di PAUD Insan Mandiri Kota Bogor Rini. </w:t>
      </w:r>
      <w:r w:rsidRPr="004E5F27">
        <w:rPr>
          <w:rFonts w:ascii="Palatino Linotype" w:hAnsi="Palatino Linotype"/>
          <w:i/>
          <w:iCs/>
          <w:noProof/>
          <w:kern w:val="0"/>
          <w:sz w:val="22"/>
        </w:rPr>
        <w:t>AKSARA: Jurnal Ilmu Pendidikan Nonformal</w:t>
      </w:r>
      <w:r w:rsidRPr="004E5F27">
        <w:rPr>
          <w:rFonts w:ascii="Palatino Linotype" w:hAnsi="Palatino Linotype"/>
          <w:noProof/>
          <w:kern w:val="0"/>
          <w:sz w:val="22"/>
        </w:rPr>
        <w:t xml:space="preserve">, </w:t>
      </w:r>
      <w:r w:rsidRPr="004E5F27">
        <w:rPr>
          <w:rFonts w:ascii="Palatino Linotype" w:hAnsi="Palatino Linotype"/>
          <w:i/>
          <w:iCs/>
          <w:noProof/>
          <w:kern w:val="0"/>
          <w:sz w:val="22"/>
        </w:rPr>
        <w:t>09</w:t>
      </w:r>
      <w:r w:rsidRPr="004E5F27">
        <w:rPr>
          <w:rFonts w:ascii="Palatino Linotype" w:hAnsi="Palatino Linotype"/>
          <w:noProof/>
          <w:kern w:val="0"/>
          <w:sz w:val="22"/>
        </w:rPr>
        <w:t>((2), May), 1067–1074.</w:t>
      </w:r>
    </w:p>
    <w:p w14:paraId="7BA1C100"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Kuswandi, I. (2020). Tahapan Pengembangan Moral: Perspektif Barat Dan Islam. </w:t>
      </w:r>
      <w:r w:rsidRPr="004E5F27">
        <w:rPr>
          <w:rFonts w:ascii="Palatino Linotype" w:hAnsi="Palatino Linotype"/>
          <w:i/>
          <w:iCs/>
          <w:noProof/>
          <w:kern w:val="0"/>
          <w:sz w:val="22"/>
        </w:rPr>
        <w:t>Ar-Risalah: Media Keislaman, Pendidikan Dan Hukum Islam</w:t>
      </w:r>
      <w:r w:rsidRPr="004E5F27">
        <w:rPr>
          <w:rFonts w:ascii="Palatino Linotype" w:hAnsi="Palatino Linotype"/>
          <w:noProof/>
          <w:kern w:val="0"/>
          <w:sz w:val="22"/>
        </w:rPr>
        <w:t xml:space="preserve">, </w:t>
      </w:r>
      <w:r w:rsidRPr="004E5F27">
        <w:rPr>
          <w:rFonts w:ascii="Palatino Linotype" w:hAnsi="Palatino Linotype"/>
          <w:i/>
          <w:iCs/>
          <w:noProof/>
          <w:kern w:val="0"/>
          <w:sz w:val="22"/>
        </w:rPr>
        <w:t>18</w:t>
      </w:r>
      <w:r w:rsidRPr="004E5F27">
        <w:rPr>
          <w:rFonts w:ascii="Palatino Linotype" w:hAnsi="Palatino Linotype"/>
          <w:noProof/>
          <w:kern w:val="0"/>
          <w:sz w:val="22"/>
        </w:rPr>
        <w:t>(1), 158–173.</w:t>
      </w:r>
    </w:p>
    <w:p w14:paraId="07762599"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Made, F. I. (2022). </w:t>
      </w:r>
      <w:r w:rsidRPr="004E5F27">
        <w:rPr>
          <w:rFonts w:ascii="Palatino Linotype" w:hAnsi="Palatino Linotype"/>
          <w:i/>
          <w:iCs/>
          <w:noProof/>
          <w:kern w:val="0"/>
          <w:sz w:val="22"/>
        </w:rPr>
        <w:t>The Impact of Social Skills Training on The Ability To Cooperate in Early Childhood</w:t>
      </w:r>
      <w:r w:rsidRPr="004E5F27">
        <w:rPr>
          <w:rFonts w:ascii="Palatino Linotype" w:hAnsi="Palatino Linotype"/>
          <w:noProof/>
          <w:kern w:val="0"/>
          <w:sz w:val="22"/>
        </w:rPr>
        <w:t xml:space="preserve">. </w:t>
      </w:r>
      <w:r w:rsidRPr="004E5F27">
        <w:rPr>
          <w:rFonts w:ascii="Palatino Linotype" w:hAnsi="Palatino Linotype"/>
          <w:i/>
          <w:iCs/>
          <w:noProof/>
          <w:kern w:val="0"/>
          <w:sz w:val="22"/>
        </w:rPr>
        <w:t>5</w:t>
      </w:r>
      <w:r w:rsidRPr="004E5F27">
        <w:rPr>
          <w:rFonts w:ascii="Palatino Linotype" w:hAnsi="Palatino Linotype"/>
          <w:noProof/>
          <w:kern w:val="0"/>
          <w:sz w:val="22"/>
        </w:rPr>
        <w:t>, 32–41.</w:t>
      </w:r>
    </w:p>
    <w:p w14:paraId="5A8D1727"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Malik, L. R., Kartika, A. D. A., &amp; Saugi, W. (2020). Pola Asuh Orang Tua dalam Menstimulasi Kemandirian Anak Usia Dini. </w:t>
      </w:r>
      <w:r w:rsidRPr="004E5F27">
        <w:rPr>
          <w:rFonts w:ascii="Palatino Linotype" w:hAnsi="Palatino Linotype"/>
          <w:i/>
          <w:iCs/>
          <w:noProof/>
          <w:kern w:val="0"/>
          <w:sz w:val="22"/>
        </w:rPr>
        <w:t>Southeast Asian Journal of Islamic Education</w:t>
      </w:r>
      <w:r w:rsidRPr="004E5F27">
        <w:rPr>
          <w:rFonts w:ascii="Palatino Linotype" w:hAnsi="Palatino Linotype"/>
          <w:noProof/>
          <w:kern w:val="0"/>
          <w:sz w:val="22"/>
        </w:rPr>
        <w:t xml:space="preserve">, </w:t>
      </w:r>
      <w:r w:rsidRPr="004E5F27">
        <w:rPr>
          <w:rFonts w:ascii="Palatino Linotype" w:hAnsi="Palatino Linotype"/>
          <w:i/>
          <w:iCs/>
          <w:noProof/>
          <w:kern w:val="0"/>
          <w:sz w:val="22"/>
        </w:rPr>
        <w:t>3</w:t>
      </w:r>
      <w:r w:rsidRPr="004E5F27">
        <w:rPr>
          <w:rFonts w:ascii="Palatino Linotype" w:hAnsi="Palatino Linotype"/>
          <w:noProof/>
          <w:kern w:val="0"/>
          <w:sz w:val="22"/>
        </w:rPr>
        <w:t>(1), 97–109. https://doi.org/10.21093/sajie.v3i1.2919</w:t>
      </w:r>
    </w:p>
    <w:p w14:paraId="71BE1253"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Mubarok, Azizah, N., Suriansyah, A., Harsono, A. M. B., &amp; Iskandar, B. A. (2024). </w:t>
      </w:r>
      <w:r w:rsidRPr="004E5F27">
        <w:rPr>
          <w:rFonts w:ascii="Palatino Linotype" w:hAnsi="Palatino Linotype"/>
          <w:i/>
          <w:iCs/>
          <w:noProof/>
          <w:kern w:val="0"/>
          <w:sz w:val="22"/>
        </w:rPr>
        <w:t>Strategi Guru Pada Keberagaman Agama Dalam Membentuk Sikap Toleransi Antar Peserta Didik</w:t>
      </w:r>
      <w:r w:rsidRPr="004E5F27">
        <w:rPr>
          <w:rFonts w:ascii="Palatino Linotype" w:hAnsi="Palatino Linotype"/>
          <w:noProof/>
          <w:kern w:val="0"/>
          <w:sz w:val="22"/>
        </w:rPr>
        <w:t xml:space="preserve">. </w:t>
      </w:r>
      <w:r w:rsidRPr="004E5F27">
        <w:rPr>
          <w:rFonts w:ascii="Palatino Linotype" w:hAnsi="Palatino Linotype"/>
          <w:i/>
          <w:iCs/>
          <w:noProof/>
          <w:kern w:val="0"/>
          <w:sz w:val="22"/>
        </w:rPr>
        <w:t>2</w:t>
      </w:r>
      <w:r w:rsidRPr="004E5F27">
        <w:rPr>
          <w:rFonts w:ascii="Palatino Linotype" w:hAnsi="Palatino Linotype"/>
          <w:noProof/>
          <w:kern w:val="0"/>
          <w:sz w:val="22"/>
        </w:rPr>
        <w:t>(3), 1132–1137.</w:t>
      </w:r>
    </w:p>
    <w:p w14:paraId="23D1EE38"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Nisa, L., Maghfiroh, A. S., &amp; Usman, J. (2020). Penerapan Metode Bermain Peran Terhadap Perkembangan Sosial Emosional Anak Usia Dini di PAUD/KB Al-Munawwarah Pamekasan. </w:t>
      </w:r>
      <w:r w:rsidRPr="004E5F27">
        <w:rPr>
          <w:rFonts w:ascii="Palatino Linotype" w:hAnsi="Palatino Linotype"/>
          <w:i/>
          <w:iCs/>
          <w:noProof/>
          <w:kern w:val="0"/>
          <w:sz w:val="22"/>
        </w:rPr>
        <w:t>Kiddo: Jurnal Pendidikan Islam Anak Usia Dini</w:t>
      </w:r>
      <w:r w:rsidRPr="004E5F27">
        <w:rPr>
          <w:rFonts w:ascii="Palatino Linotype" w:hAnsi="Palatino Linotype"/>
          <w:noProof/>
          <w:kern w:val="0"/>
          <w:sz w:val="22"/>
        </w:rPr>
        <w:t xml:space="preserve">, </w:t>
      </w:r>
      <w:r w:rsidRPr="004E5F27">
        <w:rPr>
          <w:rFonts w:ascii="Palatino Linotype" w:hAnsi="Palatino Linotype"/>
          <w:i/>
          <w:iCs/>
          <w:noProof/>
          <w:kern w:val="0"/>
          <w:sz w:val="22"/>
        </w:rPr>
        <w:t>1</w:t>
      </w:r>
      <w:r w:rsidRPr="004E5F27">
        <w:rPr>
          <w:rFonts w:ascii="Palatino Linotype" w:hAnsi="Palatino Linotype"/>
          <w:noProof/>
          <w:kern w:val="0"/>
          <w:sz w:val="22"/>
        </w:rPr>
        <w:t>(1), 51–65. https://doi.org/10.19105/kiddo.v1i1.2978</w:t>
      </w:r>
    </w:p>
    <w:p w14:paraId="47AC9BC2"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Novitawati, Rukayah, S., &amp; Rachman, A. (2024). Pengaruh Pola Asuh dan Tingkat Pendidikan Orang Tua melalui Perilaku Sosial Anak terhadap Kesiapan Sekolah Anak. </w:t>
      </w:r>
      <w:r w:rsidRPr="004E5F27">
        <w:rPr>
          <w:rFonts w:ascii="Palatino Linotype" w:hAnsi="Palatino Linotype"/>
          <w:i/>
          <w:iCs/>
          <w:noProof/>
          <w:kern w:val="0"/>
          <w:sz w:val="22"/>
        </w:rPr>
        <w:t>Journal of Education Research</w:t>
      </w:r>
      <w:r w:rsidRPr="004E5F27">
        <w:rPr>
          <w:rFonts w:ascii="Palatino Linotype" w:hAnsi="Palatino Linotype"/>
          <w:noProof/>
          <w:kern w:val="0"/>
          <w:sz w:val="22"/>
        </w:rPr>
        <w:t xml:space="preserve">, </w:t>
      </w:r>
      <w:r w:rsidRPr="004E5F27">
        <w:rPr>
          <w:rFonts w:ascii="Palatino Linotype" w:hAnsi="Palatino Linotype"/>
          <w:i/>
          <w:iCs/>
          <w:noProof/>
          <w:kern w:val="0"/>
          <w:sz w:val="22"/>
        </w:rPr>
        <w:t>5</w:t>
      </w:r>
      <w:r w:rsidRPr="004E5F27">
        <w:rPr>
          <w:rFonts w:ascii="Palatino Linotype" w:hAnsi="Palatino Linotype"/>
          <w:noProof/>
          <w:kern w:val="0"/>
          <w:sz w:val="22"/>
        </w:rPr>
        <w:t>(3), 2791–2801. https://doi.org/10.37985/jer.v5i3.1266</w:t>
      </w:r>
    </w:p>
    <w:p w14:paraId="43E02AE8"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Nurfazrina, S. A., Muslihin, H. Y., &amp; Sumardi, S. (2020). Analisis Kemampuan Empati Anak Usia 5-6 Tahun (Literature Review). </w:t>
      </w:r>
      <w:r w:rsidRPr="004E5F27">
        <w:rPr>
          <w:rFonts w:ascii="Palatino Linotype" w:hAnsi="Palatino Linotype"/>
          <w:i/>
          <w:iCs/>
          <w:noProof/>
          <w:kern w:val="0"/>
          <w:sz w:val="22"/>
        </w:rPr>
        <w:t>Jurnal Paud Agapedia</w:t>
      </w:r>
      <w:r w:rsidRPr="004E5F27">
        <w:rPr>
          <w:rFonts w:ascii="Palatino Linotype" w:hAnsi="Palatino Linotype"/>
          <w:noProof/>
          <w:kern w:val="0"/>
          <w:sz w:val="22"/>
        </w:rPr>
        <w:t xml:space="preserve">, </w:t>
      </w:r>
      <w:r w:rsidRPr="004E5F27">
        <w:rPr>
          <w:rFonts w:ascii="Palatino Linotype" w:hAnsi="Palatino Linotype"/>
          <w:i/>
          <w:iCs/>
          <w:noProof/>
          <w:kern w:val="0"/>
          <w:sz w:val="22"/>
        </w:rPr>
        <w:t>4</w:t>
      </w:r>
      <w:r w:rsidRPr="004E5F27">
        <w:rPr>
          <w:rFonts w:ascii="Palatino Linotype" w:hAnsi="Palatino Linotype"/>
          <w:noProof/>
          <w:kern w:val="0"/>
          <w:sz w:val="22"/>
        </w:rPr>
        <w:t>(2), 285–299. https://doi.org/10.17509/jpa.v4i2.30447</w:t>
      </w:r>
    </w:p>
    <w:p w14:paraId="09DAE06C"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lastRenderedPageBreak/>
        <w:t xml:space="preserve">Pasiska. (2024). </w:t>
      </w:r>
      <w:r w:rsidRPr="004E5F27">
        <w:rPr>
          <w:rFonts w:ascii="Palatino Linotype" w:hAnsi="Palatino Linotype"/>
          <w:i/>
          <w:iCs/>
          <w:noProof/>
          <w:kern w:val="0"/>
          <w:sz w:val="22"/>
        </w:rPr>
        <w:t>Mendidik Anak Usia Dini Berdasarkan Teori Albert Bandura</w:t>
      </w:r>
      <w:r w:rsidRPr="004E5F27">
        <w:rPr>
          <w:i/>
          <w:iCs/>
          <w:noProof/>
          <w:kern w:val="0"/>
          <w:sz w:val="22"/>
        </w:rPr>
        <w:t> </w:t>
      </w:r>
      <w:r w:rsidRPr="004E5F27">
        <w:rPr>
          <w:rFonts w:ascii="Palatino Linotype" w:hAnsi="Palatino Linotype"/>
          <w:i/>
          <w:iCs/>
          <w:noProof/>
          <w:kern w:val="0"/>
          <w:sz w:val="22"/>
        </w:rPr>
        <w:t>: Penerapan “ Habitus “ Perilaku</w:t>
      </w:r>
      <w:r w:rsidRPr="004E5F27">
        <w:rPr>
          <w:rFonts w:ascii="Palatino Linotype" w:hAnsi="Palatino Linotype"/>
          <w:noProof/>
          <w:kern w:val="0"/>
          <w:sz w:val="22"/>
        </w:rPr>
        <w:t xml:space="preserve">. </w:t>
      </w:r>
      <w:r w:rsidRPr="004E5F27">
        <w:rPr>
          <w:rFonts w:ascii="Palatino Linotype" w:hAnsi="Palatino Linotype"/>
          <w:i/>
          <w:iCs/>
          <w:noProof/>
          <w:kern w:val="0"/>
          <w:sz w:val="22"/>
        </w:rPr>
        <w:t>2</w:t>
      </w:r>
      <w:r w:rsidRPr="004E5F27">
        <w:rPr>
          <w:rFonts w:ascii="Palatino Linotype" w:hAnsi="Palatino Linotype"/>
          <w:noProof/>
          <w:kern w:val="0"/>
          <w:sz w:val="22"/>
        </w:rPr>
        <w:t>(2).</w:t>
      </w:r>
    </w:p>
    <w:p w14:paraId="2CE0566B"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Rambe, A. P., Batu Bara, H., Nasution, D. A., Fawas, R. A., Siregar, R. M., &amp; Pasaribu, N. A. (2023).  Metode Bermain Peran dan Alat Permainan Edukatif untuk Meningkatkan Empati Anak Usia Dini. </w:t>
      </w:r>
      <w:r w:rsidRPr="004E5F27">
        <w:rPr>
          <w:rFonts w:ascii="Palatino Linotype" w:hAnsi="Palatino Linotype"/>
          <w:i/>
          <w:iCs/>
          <w:noProof/>
          <w:kern w:val="0"/>
          <w:sz w:val="22"/>
        </w:rPr>
        <w:t>Mimbar Kampus: Jurnal Pendidikan Dan Agama Islam</w:t>
      </w:r>
      <w:r w:rsidRPr="004E5F27">
        <w:rPr>
          <w:rFonts w:ascii="Palatino Linotype" w:hAnsi="Palatino Linotype"/>
          <w:noProof/>
          <w:kern w:val="0"/>
          <w:sz w:val="22"/>
        </w:rPr>
        <w:t xml:space="preserve">, </w:t>
      </w:r>
      <w:r w:rsidRPr="004E5F27">
        <w:rPr>
          <w:rFonts w:ascii="Palatino Linotype" w:hAnsi="Palatino Linotype"/>
          <w:i/>
          <w:iCs/>
          <w:noProof/>
          <w:kern w:val="0"/>
          <w:sz w:val="22"/>
        </w:rPr>
        <w:t>22</w:t>
      </w:r>
      <w:r w:rsidRPr="004E5F27">
        <w:rPr>
          <w:rFonts w:ascii="Palatino Linotype" w:hAnsi="Palatino Linotype"/>
          <w:noProof/>
          <w:kern w:val="0"/>
          <w:sz w:val="22"/>
        </w:rPr>
        <w:t>(2), 360–370. https://doi.org/10.47467/mk.v22i2.2913</w:t>
      </w:r>
    </w:p>
    <w:p w14:paraId="35600FC7"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Raudah, Marwah, S., Oktavia, B., Syafaqoh, N., &amp; Wulandari, Z. (2025). PERAN PERMAINAN ULAR TANGGA DALAM MENINGKATKAN KETERAMPILAN SOSIAL ANAK DI PAUD. </w:t>
      </w:r>
      <w:r w:rsidRPr="004E5F27">
        <w:rPr>
          <w:rFonts w:ascii="Palatino Linotype" w:hAnsi="Palatino Linotype"/>
          <w:i/>
          <w:iCs/>
          <w:noProof/>
          <w:kern w:val="0"/>
          <w:sz w:val="22"/>
        </w:rPr>
        <w:t>Psikosospen</w:t>
      </w:r>
      <w:r w:rsidRPr="004E5F27">
        <w:rPr>
          <w:i/>
          <w:iCs/>
          <w:noProof/>
          <w:kern w:val="0"/>
          <w:sz w:val="22"/>
        </w:rPr>
        <w:t> </w:t>
      </w:r>
      <w:r w:rsidRPr="004E5F27">
        <w:rPr>
          <w:rFonts w:ascii="Palatino Linotype" w:hAnsi="Palatino Linotype"/>
          <w:i/>
          <w:iCs/>
          <w:noProof/>
          <w:kern w:val="0"/>
          <w:sz w:val="22"/>
        </w:rPr>
        <w:t>: Jurnal Psikososial Dan Pendidikan</w:t>
      </w:r>
      <w:r w:rsidRPr="004E5F27">
        <w:rPr>
          <w:rFonts w:ascii="Palatino Linotype" w:hAnsi="Palatino Linotype"/>
          <w:noProof/>
          <w:kern w:val="0"/>
          <w:sz w:val="22"/>
        </w:rPr>
        <w:t xml:space="preserve">, </w:t>
      </w:r>
      <w:r w:rsidRPr="004E5F27">
        <w:rPr>
          <w:rFonts w:ascii="Palatino Linotype" w:hAnsi="Palatino Linotype"/>
          <w:i/>
          <w:iCs/>
          <w:noProof/>
          <w:kern w:val="0"/>
          <w:sz w:val="22"/>
        </w:rPr>
        <w:t>1</w:t>
      </w:r>
      <w:r w:rsidRPr="004E5F27">
        <w:rPr>
          <w:rFonts w:ascii="Palatino Linotype" w:hAnsi="Palatino Linotype"/>
          <w:noProof/>
          <w:kern w:val="0"/>
          <w:sz w:val="22"/>
        </w:rPr>
        <w:t>(2), 580–589.</w:t>
      </w:r>
    </w:p>
    <w:p w14:paraId="414A1504"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Rositi, H. A. S. (2022). Dinamika Perilaku Berbagi Anak Usia Dini Di Tk Tunas KusumaBandar LampungTahun Pelajaran 2021/2022. </w:t>
      </w:r>
      <w:r w:rsidRPr="004E5F27">
        <w:rPr>
          <w:rFonts w:ascii="Palatino Linotype" w:hAnsi="Palatino Linotype"/>
          <w:i/>
          <w:iCs/>
          <w:noProof/>
          <w:kern w:val="0"/>
          <w:sz w:val="22"/>
        </w:rPr>
        <w:t>Early Child Research and Practice -ECRP</w:t>
      </w:r>
      <w:r w:rsidRPr="004E5F27">
        <w:rPr>
          <w:rFonts w:ascii="Palatino Linotype" w:hAnsi="Palatino Linotype"/>
          <w:noProof/>
          <w:kern w:val="0"/>
          <w:sz w:val="22"/>
        </w:rPr>
        <w:t xml:space="preserve">, </w:t>
      </w:r>
      <w:r w:rsidRPr="004E5F27">
        <w:rPr>
          <w:rFonts w:ascii="Palatino Linotype" w:hAnsi="Palatino Linotype"/>
          <w:i/>
          <w:iCs/>
          <w:noProof/>
          <w:kern w:val="0"/>
          <w:sz w:val="22"/>
        </w:rPr>
        <w:t>1</w:t>
      </w:r>
      <w:r w:rsidRPr="004E5F27">
        <w:rPr>
          <w:rFonts w:ascii="Palatino Linotype" w:hAnsi="Palatino Linotype"/>
          <w:noProof/>
          <w:kern w:val="0"/>
          <w:sz w:val="22"/>
        </w:rPr>
        <w:t>(1), 1–8.</w:t>
      </w:r>
    </w:p>
    <w:p w14:paraId="52151E7B"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Savitri, D., &amp; Harahap, S. (2022). Peran Profesional Guru PAUD dalam Pembinaan Moral Anak Usia Dini. </w:t>
      </w:r>
      <w:r w:rsidRPr="004E5F27">
        <w:rPr>
          <w:rFonts w:ascii="Palatino Linotype" w:hAnsi="Palatino Linotype"/>
          <w:i/>
          <w:iCs/>
          <w:noProof/>
          <w:kern w:val="0"/>
          <w:sz w:val="22"/>
        </w:rPr>
        <w:t>DWIJA CENDEKIA: Jurnal Riset Pedagogik</w:t>
      </w:r>
      <w:r w:rsidRPr="004E5F27">
        <w:rPr>
          <w:rFonts w:ascii="Palatino Linotype" w:hAnsi="Palatino Linotype"/>
          <w:noProof/>
          <w:kern w:val="0"/>
          <w:sz w:val="22"/>
        </w:rPr>
        <w:t xml:space="preserve">, </w:t>
      </w:r>
      <w:r w:rsidRPr="004E5F27">
        <w:rPr>
          <w:rFonts w:ascii="Palatino Linotype" w:hAnsi="Palatino Linotype"/>
          <w:i/>
          <w:iCs/>
          <w:noProof/>
          <w:kern w:val="0"/>
          <w:sz w:val="22"/>
        </w:rPr>
        <w:t>6</w:t>
      </w:r>
      <w:r w:rsidRPr="004E5F27">
        <w:rPr>
          <w:rFonts w:ascii="Palatino Linotype" w:hAnsi="Palatino Linotype"/>
          <w:noProof/>
          <w:kern w:val="0"/>
          <w:sz w:val="22"/>
        </w:rPr>
        <w:t>(3), 141–144. http://www.tjyybjb.ac.cn/CN/article/downloadArticleFile.do?attachType=PDF&amp;id=9987</w:t>
      </w:r>
    </w:p>
    <w:p w14:paraId="0F3F4155"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Sukemi, R. S., &amp; Amin, L. H. (2024). Perkembangan Nilai Agama Dan Moral Anak. </w:t>
      </w:r>
      <w:r w:rsidRPr="004E5F27">
        <w:rPr>
          <w:rFonts w:ascii="Palatino Linotype" w:hAnsi="Palatino Linotype"/>
          <w:i/>
          <w:iCs/>
          <w:noProof/>
          <w:kern w:val="0"/>
          <w:sz w:val="22"/>
        </w:rPr>
        <w:t>Perkembangan Nilai Agama Dan Moral Anak Dan Pendidikan Keagamaan Orangtua</w:t>
      </w:r>
      <w:r w:rsidRPr="004E5F27">
        <w:rPr>
          <w:rFonts w:ascii="Palatino Linotype" w:hAnsi="Palatino Linotype"/>
          <w:noProof/>
          <w:kern w:val="0"/>
          <w:sz w:val="22"/>
        </w:rPr>
        <w:t xml:space="preserve">, </w:t>
      </w:r>
      <w:r w:rsidRPr="004E5F27">
        <w:rPr>
          <w:rFonts w:ascii="Palatino Linotype" w:hAnsi="Palatino Linotype"/>
          <w:i/>
          <w:iCs/>
          <w:noProof/>
          <w:kern w:val="0"/>
          <w:sz w:val="22"/>
        </w:rPr>
        <w:t>1</w:t>
      </w:r>
      <w:r w:rsidRPr="004E5F27">
        <w:rPr>
          <w:rFonts w:ascii="Palatino Linotype" w:hAnsi="Palatino Linotype"/>
          <w:noProof/>
          <w:kern w:val="0"/>
          <w:sz w:val="22"/>
        </w:rPr>
        <w:t>(Maret), 1–20.</w:t>
      </w:r>
    </w:p>
    <w:p w14:paraId="08BA1BE5"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Sulaiman, Sri, T. A. P., &amp; Novitawati. (2024). Pengaruh Interaksi Orang Tua: Screen Time terhadap Kemampuan Sosial Emosional dan Berbicara Anak Taman Kanak-Kanak. </w:t>
      </w:r>
      <w:r w:rsidRPr="004E5F27">
        <w:rPr>
          <w:rFonts w:ascii="Palatino Linotype" w:hAnsi="Palatino Linotype"/>
          <w:i/>
          <w:iCs/>
          <w:noProof/>
          <w:kern w:val="0"/>
          <w:sz w:val="22"/>
        </w:rPr>
        <w:t>Journal of Education Research</w:t>
      </w:r>
      <w:r w:rsidRPr="004E5F27">
        <w:rPr>
          <w:rFonts w:ascii="Palatino Linotype" w:hAnsi="Palatino Linotype"/>
          <w:noProof/>
          <w:kern w:val="0"/>
          <w:sz w:val="22"/>
        </w:rPr>
        <w:t xml:space="preserve">, </w:t>
      </w:r>
      <w:r w:rsidRPr="004E5F27">
        <w:rPr>
          <w:rFonts w:ascii="Palatino Linotype" w:hAnsi="Palatino Linotype"/>
          <w:i/>
          <w:iCs/>
          <w:noProof/>
          <w:kern w:val="0"/>
          <w:sz w:val="22"/>
        </w:rPr>
        <w:t>5</w:t>
      </w:r>
      <w:r w:rsidRPr="004E5F27">
        <w:rPr>
          <w:rFonts w:ascii="Palatino Linotype" w:hAnsi="Palatino Linotype"/>
          <w:noProof/>
          <w:kern w:val="0"/>
          <w:sz w:val="22"/>
        </w:rPr>
        <w:t>(3), 3525–3535. https://doi.org/10.37985/jer.v5i3.1420</w:t>
      </w:r>
    </w:p>
    <w:p w14:paraId="66CCD4A4"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Suparno, S. (2020). Konsep Penguatan Nilai Moral Anak Menurut Kohlberg. </w:t>
      </w:r>
      <w:r w:rsidRPr="004E5F27">
        <w:rPr>
          <w:rFonts w:ascii="Palatino Linotype" w:hAnsi="Palatino Linotype"/>
          <w:i/>
          <w:iCs/>
          <w:noProof/>
          <w:kern w:val="0"/>
          <w:sz w:val="22"/>
        </w:rPr>
        <w:t>ZAHRA: Research and Tought Elementary School of Islam Journal</w:t>
      </w:r>
      <w:r w:rsidRPr="004E5F27">
        <w:rPr>
          <w:rFonts w:ascii="Palatino Linotype" w:hAnsi="Palatino Linotype"/>
          <w:noProof/>
          <w:kern w:val="0"/>
          <w:sz w:val="22"/>
        </w:rPr>
        <w:t xml:space="preserve">, </w:t>
      </w:r>
      <w:r w:rsidRPr="004E5F27">
        <w:rPr>
          <w:rFonts w:ascii="Palatino Linotype" w:hAnsi="Palatino Linotype"/>
          <w:i/>
          <w:iCs/>
          <w:noProof/>
          <w:kern w:val="0"/>
          <w:sz w:val="22"/>
        </w:rPr>
        <w:t>1</w:t>
      </w:r>
      <w:r w:rsidRPr="004E5F27">
        <w:rPr>
          <w:rFonts w:ascii="Palatino Linotype" w:hAnsi="Palatino Linotype"/>
          <w:noProof/>
          <w:kern w:val="0"/>
          <w:sz w:val="22"/>
        </w:rPr>
        <w:t>(2), 58–67. https://doi.org/10.37812/zahra.v1i2.124</w:t>
      </w:r>
    </w:p>
    <w:p w14:paraId="5B06771C"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Susilawati, I., Desi, T., &amp; Kartini, K. (2022). Kemampuan Sosial Emosional Anak Melalui Permainan Tradisional Gobak Sodor Pada Anak Usia Dini 5-6 Tahun Di Tk Pelangi. </w:t>
      </w:r>
      <w:r w:rsidRPr="004E5F27">
        <w:rPr>
          <w:rFonts w:ascii="Palatino Linotype" w:hAnsi="Palatino Linotype"/>
          <w:i/>
          <w:iCs/>
          <w:noProof/>
          <w:kern w:val="0"/>
          <w:sz w:val="22"/>
        </w:rPr>
        <w:t>Masa Keemasan: Jurnal Pendidikan Anak Usia Dini</w:t>
      </w:r>
      <w:r w:rsidRPr="004E5F27">
        <w:rPr>
          <w:rFonts w:ascii="Palatino Linotype" w:hAnsi="Palatino Linotype"/>
          <w:noProof/>
          <w:kern w:val="0"/>
          <w:sz w:val="22"/>
        </w:rPr>
        <w:t xml:space="preserve">, </w:t>
      </w:r>
      <w:r w:rsidRPr="004E5F27">
        <w:rPr>
          <w:rFonts w:ascii="Palatino Linotype" w:hAnsi="Palatino Linotype"/>
          <w:i/>
          <w:iCs/>
          <w:noProof/>
          <w:kern w:val="0"/>
          <w:sz w:val="22"/>
        </w:rPr>
        <w:t>2</w:t>
      </w:r>
      <w:r w:rsidRPr="004E5F27">
        <w:rPr>
          <w:rFonts w:ascii="Palatino Linotype" w:hAnsi="Palatino Linotype"/>
          <w:noProof/>
          <w:kern w:val="0"/>
          <w:sz w:val="22"/>
        </w:rPr>
        <w:t>(1), 39–43. https://doi.org/10.46368/mkjpaud.v2i1.737</w:t>
      </w:r>
    </w:p>
    <w:p w14:paraId="22145DB7"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lastRenderedPageBreak/>
        <w:t xml:space="preserve">Trivedi-bateman, N., &amp; Crook, E. L. (2022). </w:t>
      </w:r>
      <w:r w:rsidRPr="004E5F27">
        <w:rPr>
          <w:rFonts w:ascii="Palatino Linotype" w:hAnsi="Palatino Linotype"/>
          <w:i/>
          <w:iCs/>
          <w:noProof/>
          <w:kern w:val="0"/>
          <w:sz w:val="22"/>
        </w:rPr>
        <w:t>The optimal application of empathy interventions to reduce antisocial behaviour and crime</w:t>
      </w:r>
      <w:r w:rsidRPr="004E5F27">
        <w:rPr>
          <w:i/>
          <w:iCs/>
          <w:noProof/>
          <w:kern w:val="0"/>
          <w:sz w:val="22"/>
        </w:rPr>
        <w:t> </w:t>
      </w:r>
      <w:r w:rsidRPr="004E5F27">
        <w:rPr>
          <w:rFonts w:ascii="Palatino Linotype" w:hAnsi="Palatino Linotype"/>
          <w:i/>
          <w:iCs/>
          <w:noProof/>
          <w:kern w:val="0"/>
          <w:sz w:val="22"/>
        </w:rPr>
        <w:t>: a review of the literature</w:t>
      </w:r>
      <w:r w:rsidRPr="004E5F27">
        <w:rPr>
          <w:rFonts w:ascii="Palatino Linotype" w:hAnsi="Palatino Linotype"/>
          <w:noProof/>
          <w:kern w:val="0"/>
          <w:sz w:val="22"/>
        </w:rPr>
        <w:t xml:space="preserve">. </w:t>
      </w:r>
      <w:r w:rsidRPr="004E5F27">
        <w:rPr>
          <w:rFonts w:ascii="Palatino Linotype" w:hAnsi="Palatino Linotype"/>
          <w:i/>
          <w:iCs/>
          <w:noProof/>
          <w:kern w:val="0"/>
          <w:sz w:val="22"/>
        </w:rPr>
        <w:t>2744</w:t>
      </w:r>
      <w:r w:rsidRPr="004E5F27">
        <w:rPr>
          <w:rFonts w:ascii="Palatino Linotype" w:hAnsi="Palatino Linotype"/>
          <w:noProof/>
          <w:kern w:val="0"/>
          <w:sz w:val="22"/>
        </w:rPr>
        <w:t>. https://doi.org/10.1080/1068316X.2021.1962870</w:t>
      </w:r>
    </w:p>
    <w:p w14:paraId="025C0894" w14:textId="77777777" w:rsidR="004E5F27" w:rsidRPr="004E5F27" w:rsidRDefault="004E5F27" w:rsidP="004E5F27">
      <w:pPr>
        <w:autoSpaceDE w:val="0"/>
        <w:autoSpaceDN w:val="0"/>
        <w:adjustRightInd w:val="0"/>
        <w:ind w:left="480" w:hanging="480"/>
        <w:rPr>
          <w:rFonts w:ascii="Palatino Linotype" w:hAnsi="Palatino Linotype"/>
          <w:noProof/>
          <w:kern w:val="0"/>
          <w:sz w:val="22"/>
        </w:rPr>
      </w:pPr>
      <w:r w:rsidRPr="004E5F27">
        <w:rPr>
          <w:rFonts w:ascii="Palatino Linotype" w:hAnsi="Palatino Linotype"/>
          <w:noProof/>
          <w:kern w:val="0"/>
          <w:sz w:val="22"/>
        </w:rPr>
        <w:t xml:space="preserve">Yanita Sari, Y., &amp; Kosasih, A. (2019). Model Pelibatan Orang Tua Dalam Pendidikan Karakter Di Lembaga Pendidikan Anak Usia Dini. </w:t>
      </w:r>
      <w:r w:rsidRPr="004E5F27">
        <w:rPr>
          <w:rFonts w:ascii="Palatino Linotype" w:hAnsi="Palatino Linotype"/>
          <w:i/>
          <w:iCs/>
          <w:noProof/>
          <w:kern w:val="0"/>
          <w:sz w:val="22"/>
        </w:rPr>
        <w:t>Prosiding Kolokium Doktor Dan Seminar Hasil Penelitian Hibah</w:t>
      </w:r>
      <w:r w:rsidRPr="004E5F27">
        <w:rPr>
          <w:rFonts w:ascii="Palatino Linotype" w:hAnsi="Palatino Linotype"/>
          <w:noProof/>
          <w:kern w:val="0"/>
          <w:sz w:val="22"/>
        </w:rPr>
        <w:t xml:space="preserve">, </w:t>
      </w:r>
      <w:r w:rsidRPr="004E5F27">
        <w:rPr>
          <w:rFonts w:ascii="Palatino Linotype" w:hAnsi="Palatino Linotype"/>
          <w:i/>
          <w:iCs/>
          <w:noProof/>
          <w:kern w:val="0"/>
          <w:sz w:val="22"/>
        </w:rPr>
        <w:t>1</w:t>
      </w:r>
      <w:r w:rsidRPr="004E5F27">
        <w:rPr>
          <w:rFonts w:ascii="Palatino Linotype" w:hAnsi="Palatino Linotype"/>
          <w:noProof/>
          <w:kern w:val="0"/>
          <w:sz w:val="22"/>
        </w:rPr>
        <w:t>(1), 394–411. https://doi.org/10.22236/psd/11394-41186</w:t>
      </w:r>
    </w:p>
    <w:p w14:paraId="1FC1DA1A" w14:textId="77777777" w:rsidR="004E5F27" w:rsidRPr="004E5F27" w:rsidRDefault="004E5F27" w:rsidP="004E5F27">
      <w:pPr>
        <w:autoSpaceDE w:val="0"/>
        <w:autoSpaceDN w:val="0"/>
        <w:adjustRightInd w:val="0"/>
        <w:ind w:left="480" w:hanging="480"/>
        <w:rPr>
          <w:rFonts w:ascii="Palatino Linotype" w:hAnsi="Palatino Linotype"/>
          <w:noProof/>
          <w:sz w:val="22"/>
        </w:rPr>
      </w:pPr>
      <w:r w:rsidRPr="004E5F27">
        <w:rPr>
          <w:rFonts w:ascii="Palatino Linotype" w:hAnsi="Palatino Linotype"/>
          <w:noProof/>
          <w:kern w:val="0"/>
          <w:sz w:val="22"/>
        </w:rPr>
        <w:t xml:space="preserve">Zulfida, Y., &amp; Aslamiah, A. (2023). Meningkatkan Motivasi, Aktivitas Dan Perkembangan Nilai Agama Dan Moral Menggunakan Model Diraut Pada Anak Kelompok B. </w:t>
      </w:r>
      <w:r w:rsidRPr="004E5F27">
        <w:rPr>
          <w:rFonts w:ascii="Palatino Linotype" w:hAnsi="Palatino Linotype"/>
          <w:i/>
          <w:iCs/>
          <w:noProof/>
          <w:kern w:val="0"/>
          <w:sz w:val="22"/>
        </w:rPr>
        <w:t>Jurnal Inovasi, Kreatifitas Anak Usia Dini (JIKAD)</w:t>
      </w:r>
      <w:r w:rsidRPr="004E5F27">
        <w:rPr>
          <w:rFonts w:ascii="Palatino Linotype" w:hAnsi="Palatino Linotype"/>
          <w:noProof/>
          <w:kern w:val="0"/>
          <w:sz w:val="22"/>
        </w:rPr>
        <w:t xml:space="preserve">, </w:t>
      </w:r>
      <w:r w:rsidRPr="004E5F27">
        <w:rPr>
          <w:rFonts w:ascii="Palatino Linotype" w:hAnsi="Palatino Linotype"/>
          <w:i/>
          <w:iCs/>
          <w:noProof/>
          <w:kern w:val="0"/>
          <w:sz w:val="22"/>
        </w:rPr>
        <w:t>3</w:t>
      </w:r>
      <w:r w:rsidRPr="004E5F27">
        <w:rPr>
          <w:rFonts w:ascii="Palatino Linotype" w:hAnsi="Palatino Linotype"/>
          <w:noProof/>
          <w:kern w:val="0"/>
          <w:sz w:val="22"/>
        </w:rPr>
        <w:t>(2), 44–56. https://doi.org/10.20527/jikad.v3i2.9178</w:t>
      </w:r>
    </w:p>
    <w:p w14:paraId="68D2440D" w14:textId="09CD8FCF" w:rsidR="004E5F27" w:rsidRDefault="004E5F27" w:rsidP="003A06EA">
      <w:pPr>
        <w:rPr>
          <w:rFonts w:ascii="Palatino Linotype" w:hAnsi="Palatino Linotype" w:cs="Arial"/>
          <w:b/>
          <w:sz w:val="22"/>
          <w:szCs w:val="22"/>
          <w:lang w:val="id-ID"/>
        </w:rPr>
      </w:pPr>
      <w:r>
        <w:rPr>
          <w:rFonts w:ascii="Palatino Linotype" w:hAnsi="Palatino Linotype" w:cs="Arial"/>
          <w:b/>
          <w:sz w:val="22"/>
          <w:szCs w:val="22"/>
          <w:lang w:val="id-ID"/>
        </w:rPr>
        <w:fldChar w:fldCharType="end"/>
      </w:r>
    </w:p>
    <w:p w14:paraId="69E485A7" w14:textId="77777777" w:rsidR="004E5F27" w:rsidRDefault="004E5F27" w:rsidP="003A06EA">
      <w:pPr>
        <w:rPr>
          <w:rFonts w:ascii="Palatino Linotype" w:hAnsi="Palatino Linotype" w:cs="Arial"/>
          <w:b/>
          <w:sz w:val="22"/>
          <w:szCs w:val="22"/>
          <w:lang w:val="id-ID"/>
        </w:rPr>
      </w:pPr>
    </w:p>
    <w:p w14:paraId="0FD572C9" w14:textId="77777777" w:rsidR="00F93175" w:rsidRDefault="00F93175" w:rsidP="00273166">
      <w:pPr>
        <w:autoSpaceDE w:val="0"/>
        <w:autoSpaceDN w:val="0"/>
        <w:adjustRightInd w:val="0"/>
        <w:rPr>
          <w:rFonts w:ascii="Palatino Linotype" w:hAnsi="Palatino Linotype" w:cs="Arial"/>
          <w:b/>
          <w:iCs/>
          <w:sz w:val="22"/>
          <w:szCs w:val="22"/>
        </w:rPr>
      </w:pPr>
    </w:p>
    <w:p w14:paraId="64E5B977" w14:textId="77777777" w:rsidR="00F93175" w:rsidRDefault="00F93175" w:rsidP="00273166">
      <w:pPr>
        <w:autoSpaceDE w:val="0"/>
        <w:autoSpaceDN w:val="0"/>
        <w:adjustRightInd w:val="0"/>
        <w:rPr>
          <w:rFonts w:ascii="Palatino Linotype" w:hAnsi="Palatino Linotype" w:cs="Arial"/>
          <w:b/>
          <w:iCs/>
          <w:sz w:val="22"/>
          <w:szCs w:val="22"/>
        </w:rPr>
      </w:pPr>
    </w:p>
    <w:p w14:paraId="7ED64C48" w14:textId="61FCEA8C" w:rsidR="00273166" w:rsidRPr="00273166" w:rsidRDefault="00273166" w:rsidP="00273166">
      <w:pPr>
        <w:autoSpaceDE w:val="0"/>
        <w:autoSpaceDN w:val="0"/>
        <w:adjustRightInd w:val="0"/>
        <w:rPr>
          <w:rFonts w:ascii="Palatino Linotype" w:hAnsi="Palatino Linotype" w:cs="Arial"/>
          <w:b/>
          <w:iCs/>
          <w:sz w:val="22"/>
          <w:szCs w:val="22"/>
        </w:rPr>
      </w:pPr>
      <w:r w:rsidRPr="00273166">
        <w:rPr>
          <w:rFonts w:ascii="Palatino Linotype" w:hAnsi="Palatino Linotype" w:cs="Arial"/>
          <w:b/>
          <w:iCs/>
          <w:sz w:val="22"/>
          <w:szCs w:val="22"/>
        </w:rPr>
        <w:t xml:space="preserve">Submit </w:t>
      </w:r>
      <w:r w:rsidR="00CA7816">
        <w:rPr>
          <w:rFonts w:ascii="Palatino Linotype" w:hAnsi="Palatino Linotype" w:cs="Arial"/>
          <w:b/>
          <w:iCs/>
          <w:sz w:val="22"/>
          <w:szCs w:val="22"/>
        </w:rPr>
        <w:t xml:space="preserve">your article </w:t>
      </w:r>
      <w:r w:rsidR="002F368F">
        <w:rPr>
          <w:rFonts w:ascii="Palatino Linotype" w:hAnsi="Palatino Linotype" w:cs="Arial"/>
          <w:b/>
          <w:iCs/>
          <w:sz w:val="22"/>
          <w:szCs w:val="22"/>
        </w:rPr>
        <w:t>in</w:t>
      </w:r>
      <w:r w:rsidRPr="00273166">
        <w:rPr>
          <w:rFonts w:ascii="Palatino Linotype" w:hAnsi="Palatino Linotype" w:cs="Arial"/>
          <w:b/>
          <w:iCs/>
          <w:sz w:val="22"/>
          <w:szCs w:val="22"/>
        </w:rPr>
        <w:t>:</w:t>
      </w:r>
    </w:p>
    <w:p w14:paraId="7B9FC329" w14:textId="14B63D27" w:rsidR="00273166" w:rsidRPr="00F93175" w:rsidRDefault="00F93175" w:rsidP="00273166">
      <w:pPr>
        <w:autoSpaceDE w:val="0"/>
        <w:autoSpaceDN w:val="0"/>
        <w:adjustRightInd w:val="0"/>
        <w:rPr>
          <w:rFonts w:ascii="Palatino Linotype" w:hAnsi="Palatino Linotype" w:cs="Arial"/>
          <w:bCs/>
          <w:iCs/>
          <w:sz w:val="22"/>
          <w:szCs w:val="22"/>
        </w:rPr>
      </w:pPr>
      <w:hyperlink r:id="rId11" w:history="1">
        <w:r w:rsidRPr="009413B8">
          <w:rPr>
            <w:rStyle w:val="Hyperlink"/>
            <w:rFonts w:ascii="Palatino Linotype" w:hAnsi="Palatino Linotype" w:cs="Arial"/>
            <w:bCs/>
            <w:iCs/>
            <w:sz w:val="22"/>
            <w:szCs w:val="22"/>
            <w:lang w:val="id-ID"/>
          </w:rPr>
          <w:t>www.</w:t>
        </w:r>
        <w:r w:rsidRPr="009413B8">
          <w:rPr>
            <w:rStyle w:val="Hyperlink"/>
            <w:rFonts w:ascii="Palatino Linotype" w:hAnsi="Palatino Linotype" w:cs="Arial"/>
            <w:bCs/>
            <w:iCs/>
            <w:sz w:val="22"/>
            <w:szCs w:val="22"/>
          </w:rPr>
          <w:t>jurnal.umt.ac.id/index.php/ceria/</w:t>
        </w:r>
      </w:hyperlink>
    </w:p>
    <w:p w14:paraId="2D48D132" w14:textId="77777777" w:rsidR="00F93175" w:rsidRDefault="00F93175" w:rsidP="00273166">
      <w:pPr>
        <w:autoSpaceDE w:val="0"/>
        <w:autoSpaceDN w:val="0"/>
        <w:adjustRightInd w:val="0"/>
        <w:rPr>
          <w:rFonts w:ascii="Palatino Linotype" w:hAnsi="Palatino Linotype" w:cs="Arial"/>
          <w:b/>
          <w:iCs/>
          <w:sz w:val="22"/>
          <w:szCs w:val="22"/>
        </w:rPr>
      </w:pPr>
    </w:p>
    <w:p w14:paraId="5DF40342" w14:textId="77777777" w:rsidR="00F93175" w:rsidRDefault="00F93175" w:rsidP="00273166">
      <w:pPr>
        <w:autoSpaceDE w:val="0"/>
        <w:autoSpaceDN w:val="0"/>
        <w:adjustRightInd w:val="0"/>
        <w:rPr>
          <w:rFonts w:ascii="Palatino Linotype" w:hAnsi="Palatino Linotype" w:cs="Arial"/>
          <w:b/>
          <w:iCs/>
          <w:sz w:val="22"/>
          <w:szCs w:val="22"/>
        </w:rPr>
      </w:pPr>
    </w:p>
    <w:p w14:paraId="401A2943" w14:textId="77777777" w:rsidR="00F93175" w:rsidRDefault="00F93175" w:rsidP="00273166">
      <w:pPr>
        <w:autoSpaceDE w:val="0"/>
        <w:autoSpaceDN w:val="0"/>
        <w:adjustRightInd w:val="0"/>
        <w:rPr>
          <w:rFonts w:ascii="Palatino Linotype" w:hAnsi="Palatino Linotype" w:cs="Arial"/>
          <w:b/>
          <w:iCs/>
          <w:sz w:val="22"/>
          <w:szCs w:val="22"/>
        </w:rPr>
      </w:pPr>
    </w:p>
    <w:p w14:paraId="7DA880CC" w14:textId="77777777" w:rsidR="00F93175" w:rsidRPr="00273166" w:rsidRDefault="00F93175" w:rsidP="00273166">
      <w:pPr>
        <w:autoSpaceDE w:val="0"/>
        <w:autoSpaceDN w:val="0"/>
        <w:adjustRightInd w:val="0"/>
        <w:rPr>
          <w:rFonts w:ascii="Palatino Linotype" w:hAnsi="Palatino Linotype" w:cs="Arial"/>
          <w:b/>
          <w:iCs/>
          <w:sz w:val="22"/>
          <w:szCs w:val="22"/>
        </w:rPr>
      </w:pPr>
    </w:p>
    <w:p w14:paraId="3B0F07C9" w14:textId="77777777" w:rsidR="00273166" w:rsidRPr="004D39E8" w:rsidRDefault="00273166" w:rsidP="00273166">
      <w:pPr>
        <w:autoSpaceDE w:val="0"/>
        <w:autoSpaceDN w:val="0"/>
        <w:adjustRightInd w:val="0"/>
        <w:rPr>
          <w:rFonts w:ascii="Palatino Linotype" w:hAnsi="Palatino Linotype" w:cs="Arial"/>
          <w:b/>
          <w:iCs/>
          <w:sz w:val="22"/>
          <w:szCs w:val="22"/>
          <w:lang w:val="sv-SE"/>
        </w:rPr>
      </w:pPr>
      <w:r w:rsidRPr="004D39E8">
        <w:rPr>
          <w:rFonts w:ascii="Palatino Linotype" w:hAnsi="Palatino Linotype" w:cs="Arial"/>
          <w:b/>
          <w:iCs/>
          <w:sz w:val="22"/>
          <w:szCs w:val="22"/>
          <w:lang w:val="sv-SE"/>
        </w:rPr>
        <w:t>Mailing Adress:</w:t>
      </w:r>
    </w:p>
    <w:p w14:paraId="4AAA88A7" w14:textId="48158805" w:rsidR="00273166" w:rsidRPr="004D39E8" w:rsidRDefault="00273166" w:rsidP="00273166">
      <w:pPr>
        <w:autoSpaceDE w:val="0"/>
        <w:autoSpaceDN w:val="0"/>
        <w:adjustRightInd w:val="0"/>
        <w:rPr>
          <w:rFonts w:ascii="Palatino Linotype" w:hAnsi="Palatino Linotype" w:cs="Arial"/>
          <w:bCs/>
          <w:iCs/>
          <w:sz w:val="22"/>
          <w:szCs w:val="22"/>
          <w:lang w:val="sv-SE"/>
        </w:rPr>
      </w:pPr>
      <w:r w:rsidRPr="004D39E8">
        <w:rPr>
          <w:rFonts w:ascii="Palatino Linotype" w:hAnsi="Palatino Linotype" w:cs="Arial"/>
          <w:bCs/>
          <w:iCs/>
          <w:sz w:val="22"/>
          <w:szCs w:val="22"/>
          <w:lang w:val="sv-SE"/>
        </w:rPr>
        <w:t xml:space="preserve">Jurusan Pendidikan Guru </w:t>
      </w:r>
      <w:r w:rsidR="00F93175">
        <w:rPr>
          <w:rFonts w:ascii="Palatino Linotype" w:hAnsi="Palatino Linotype" w:cs="Arial"/>
          <w:bCs/>
          <w:iCs/>
          <w:sz w:val="22"/>
          <w:szCs w:val="22"/>
          <w:lang w:val="id-ID"/>
        </w:rPr>
        <w:t xml:space="preserve">Pendidikan Anak Usia Dini </w:t>
      </w:r>
      <w:r w:rsidRPr="004D39E8">
        <w:rPr>
          <w:rFonts w:ascii="Palatino Linotype" w:hAnsi="Palatino Linotype" w:cs="Arial"/>
          <w:bCs/>
          <w:iCs/>
          <w:sz w:val="22"/>
          <w:szCs w:val="22"/>
          <w:lang w:val="sv-SE"/>
        </w:rPr>
        <w:t xml:space="preserve"> </w:t>
      </w:r>
    </w:p>
    <w:p w14:paraId="0B495852" w14:textId="77777777" w:rsidR="00273166" w:rsidRPr="004D39E8" w:rsidRDefault="00273166" w:rsidP="00273166">
      <w:pPr>
        <w:autoSpaceDE w:val="0"/>
        <w:autoSpaceDN w:val="0"/>
        <w:adjustRightInd w:val="0"/>
        <w:rPr>
          <w:rFonts w:ascii="Palatino Linotype" w:hAnsi="Palatino Linotype" w:cs="Arial"/>
          <w:bCs/>
          <w:iCs/>
          <w:sz w:val="22"/>
          <w:szCs w:val="22"/>
          <w:lang w:val="sv-SE"/>
        </w:rPr>
      </w:pPr>
      <w:r w:rsidRPr="004D39E8">
        <w:rPr>
          <w:rFonts w:ascii="Palatino Linotype" w:hAnsi="Palatino Linotype" w:cs="Arial"/>
          <w:bCs/>
          <w:iCs/>
          <w:sz w:val="22"/>
          <w:szCs w:val="22"/>
          <w:lang w:val="sv-SE"/>
        </w:rPr>
        <w:t>Fakultas Keguruan dan Ilmu Pendidikan</w:t>
      </w:r>
    </w:p>
    <w:p w14:paraId="17CDF99D" w14:textId="015BBCF8" w:rsidR="00273166" w:rsidRDefault="00273166" w:rsidP="00273166">
      <w:pPr>
        <w:autoSpaceDE w:val="0"/>
        <w:autoSpaceDN w:val="0"/>
        <w:adjustRightInd w:val="0"/>
        <w:rPr>
          <w:rFonts w:ascii="Palatino Linotype" w:hAnsi="Palatino Linotype" w:cs="Arial"/>
          <w:bCs/>
          <w:iCs/>
          <w:sz w:val="22"/>
          <w:szCs w:val="22"/>
          <w:lang w:val="id-ID"/>
        </w:rPr>
      </w:pPr>
      <w:r w:rsidRPr="004D39E8">
        <w:rPr>
          <w:rFonts w:ascii="Palatino Linotype" w:hAnsi="Palatino Linotype" w:cs="Arial"/>
          <w:bCs/>
          <w:iCs/>
          <w:sz w:val="22"/>
          <w:szCs w:val="22"/>
          <w:lang w:val="sv-SE"/>
        </w:rPr>
        <w:t xml:space="preserve">Universitas </w:t>
      </w:r>
      <w:r w:rsidR="00F93175">
        <w:rPr>
          <w:rFonts w:ascii="Palatino Linotype" w:hAnsi="Palatino Linotype" w:cs="Arial"/>
          <w:bCs/>
          <w:iCs/>
          <w:sz w:val="22"/>
          <w:szCs w:val="22"/>
          <w:lang w:val="id-ID"/>
        </w:rPr>
        <w:t>Muhammadiyah Tangerang</w:t>
      </w:r>
    </w:p>
    <w:p w14:paraId="70202BE2" w14:textId="330F1C49" w:rsidR="00F93175" w:rsidRDefault="00F93175" w:rsidP="00273166">
      <w:pPr>
        <w:autoSpaceDE w:val="0"/>
        <w:autoSpaceDN w:val="0"/>
        <w:adjustRightInd w:val="0"/>
        <w:rPr>
          <w:rFonts w:ascii="Palatino Linotype" w:hAnsi="Palatino Linotype" w:cs="Arial"/>
          <w:bCs/>
          <w:iCs/>
          <w:sz w:val="22"/>
          <w:szCs w:val="22"/>
          <w:lang w:val="id-ID"/>
        </w:rPr>
      </w:pPr>
      <w:r w:rsidRPr="004D39E8">
        <w:rPr>
          <w:rFonts w:ascii="Palatino Linotype" w:hAnsi="Palatino Linotype" w:cs="Arial"/>
          <w:bCs/>
          <w:iCs/>
          <w:sz w:val="22"/>
          <w:szCs w:val="22"/>
          <w:lang w:val="sv-SE"/>
        </w:rPr>
        <w:t>Jl. Perintis Kemerdekaan I No.33, RT.007/RW.003, Babakan, Cikokol, Kec. Tangerang, Kota Tangerang, Banten</w:t>
      </w:r>
      <w:r>
        <w:rPr>
          <w:rFonts w:ascii="Palatino Linotype" w:hAnsi="Palatino Linotype" w:cs="Arial"/>
          <w:bCs/>
          <w:iCs/>
          <w:sz w:val="22"/>
          <w:szCs w:val="22"/>
          <w:lang w:val="id-ID"/>
        </w:rPr>
        <w:t>, 15118</w:t>
      </w:r>
    </w:p>
    <w:p w14:paraId="78765CF2" w14:textId="77777777" w:rsidR="002F368F" w:rsidRPr="00273166" w:rsidRDefault="002F368F" w:rsidP="00273166">
      <w:pPr>
        <w:autoSpaceDE w:val="0"/>
        <w:autoSpaceDN w:val="0"/>
        <w:adjustRightInd w:val="0"/>
        <w:rPr>
          <w:rFonts w:ascii="Palatino Linotype" w:hAnsi="Palatino Linotype" w:cs="Arial"/>
          <w:bCs/>
          <w:iCs/>
          <w:sz w:val="22"/>
          <w:szCs w:val="22"/>
          <w:lang w:val="id-ID"/>
        </w:rPr>
      </w:pPr>
    </w:p>
    <w:p w14:paraId="17E35CA1" w14:textId="2D37FE54" w:rsidR="00273166" w:rsidRDefault="00CA7816" w:rsidP="00F93175">
      <w:pPr>
        <w:autoSpaceDE w:val="0"/>
        <w:autoSpaceDN w:val="0"/>
        <w:adjustRightInd w:val="0"/>
        <w:rPr>
          <w:rStyle w:val="Hyperlink"/>
          <w:rFonts w:ascii="Palatino Linotype" w:hAnsi="Palatino Linotype" w:cs="Arial"/>
          <w:bCs/>
          <w:iCs/>
          <w:sz w:val="22"/>
          <w:szCs w:val="22"/>
          <w:lang w:val="id-ID"/>
        </w:rPr>
      </w:pPr>
      <w:r>
        <w:rPr>
          <w:rFonts w:ascii="Palatino Linotype" w:hAnsi="Palatino Linotype" w:cs="Arial"/>
          <w:bCs/>
          <w:iCs/>
          <w:sz w:val="22"/>
          <w:szCs w:val="22"/>
          <w:lang w:val="id-ID"/>
        </w:rPr>
        <w:t>Our email</w:t>
      </w:r>
      <w:r w:rsidR="00273166" w:rsidRPr="00273166">
        <w:rPr>
          <w:rFonts w:ascii="Palatino Linotype" w:hAnsi="Palatino Linotype" w:cs="Arial"/>
          <w:bCs/>
          <w:iCs/>
          <w:sz w:val="22"/>
          <w:szCs w:val="22"/>
          <w:lang w:val="id-ID"/>
        </w:rPr>
        <w:t xml:space="preserve"> : </w:t>
      </w:r>
      <w:hyperlink r:id="rId12" w:history="1">
        <w:r w:rsidR="00F93175" w:rsidRPr="009413B8">
          <w:rPr>
            <w:rStyle w:val="Hyperlink"/>
            <w:rFonts w:ascii="Palatino Linotype" w:hAnsi="Palatino Linotype" w:cs="Arial"/>
            <w:bCs/>
            <w:iCs/>
            <w:sz w:val="22"/>
            <w:szCs w:val="22"/>
            <w:lang w:val="id-ID"/>
          </w:rPr>
          <w:t>ceria.umt@gmail.com</w:t>
        </w:r>
      </w:hyperlink>
    </w:p>
    <w:p w14:paraId="0F34D596" w14:textId="754CD096" w:rsidR="00662BAB" w:rsidRPr="00662BAB" w:rsidRDefault="00CA7816" w:rsidP="00F93175">
      <w:pPr>
        <w:autoSpaceDE w:val="0"/>
        <w:autoSpaceDN w:val="0"/>
        <w:adjustRightInd w:val="0"/>
        <w:rPr>
          <w:rFonts w:ascii="Palatino Linotype" w:hAnsi="Palatino Linotype" w:cs="Arial"/>
          <w:bCs/>
          <w:iCs/>
          <w:sz w:val="22"/>
          <w:szCs w:val="22"/>
          <w:lang w:val="id-ID"/>
        </w:rPr>
      </w:pPr>
      <w:r>
        <w:rPr>
          <w:rStyle w:val="Hyperlink"/>
          <w:rFonts w:ascii="Palatino Linotype" w:hAnsi="Palatino Linotype" w:cs="Arial"/>
          <w:bCs/>
          <w:iCs/>
          <w:color w:val="auto"/>
          <w:sz w:val="22"/>
          <w:szCs w:val="22"/>
          <w:u w:val="none"/>
          <w:lang w:val="id-ID"/>
        </w:rPr>
        <w:t>Contact</w:t>
      </w:r>
      <w:r w:rsidR="00662BAB" w:rsidRPr="00662BAB">
        <w:rPr>
          <w:rStyle w:val="Hyperlink"/>
          <w:rFonts w:ascii="Palatino Linotype" w:hAnsi="Palatino Linotype" w:cs="Arial"/>
          <w:bCs/>
          <w:iCs/>
          <w:color w:val="auto"/>
          <w:sz w:val="22"/>
          <w:szCs w:val="22"/>
          <w:u w:val="none"/>
          <w:lang w:val="id-ID"/>
        </w:rPr>
        <w:t>: 08962323500</w:t>
      </w:r>
      <w:r w:rsidR="00662BAB">
        <w:rPr>
          <w:rStyle w:val="Hyperlink"/>
          <w:rFonts w:ascii="Palatino Linotype" w:hAnsi="Palatino Linotype" w:cs="Arial"/>
          <w:bCs/>
          <w:iCs/>
          <w:color w:val="auto"/>
          <w:sz w:val="22"/>
          <w:szCs w:val="22"/>
          <w:u w:val="none"/>
          <w:lang w:val="id-ID"/>
        </w:rPr>
        <w:t>0</w:t>
      </w:r>
    </w:p>
    <w:sectPr w:rsidR="00662BAB" w:rsidRPr="00662BAB" w:rsidSect="004E5F27">
      <w:headerReference w:type="default" r:id="rId13"/>
      <w:footerReference w:type="even" r:id="rId14"/>
      <w:footerReference w:type="default" r:id="rId15"/>
      <w:headerReference w:type="first" r:id="rId16"/>
      <w:footerReference w:type="first" r:id="rId17"/>
      <w:type w:val="continuous"/>
      <w:pgSz w:w="10319" w:h="14571" w:code="13"/>
      <w:pgMar w:top="1701" w:right="1701" w:bottom="1701" w:left="1701" w:header="851"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908440" w14:textId="77777777" w:rsidR="00A27B79" w:rsidRDefault="00A27B79">
      <w:r>
        <w:separator/>
      </w:r>
    </w:p>
  </w:endnote>
  <w:endnote w:type="continuationSeparator" w:id="0">
    <w:p w14:paraId="4FA75A88" w14:textId="77777777" w:rsidR="00A27B79" w:rsidRDefault="00A27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altName w:val="BatangChe"/>
    <w:charset w:val="81"/>
    <w:family w:val="modern"/>
    <w:pitch w:val="fixed"/>
    <w:sig w:usb0="B00002AF" w:usb1="69D77CFB" w:usb2="00000030" w:usb3="00000000" w:csb0="0008009F" w:csb1="00000000"/>
  </w:font>
  <w:font w:name="Times">
    <w:altName w:val="Times"/>
    <w:panose1 w:val="02020603050405020304"/>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altName w:val="Segoe UI"/>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C2C4A"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04038E" w:rsidRDefault="0004038E">
    <w:pPr>
      <w:pStyle w:val="Footer"/>
      <w:ind w:right="360" w:firstLine="360"/>
    </w:pPr>
  </w:p>
  <w:p w14:paraId="0009D3C9" w14:textId="77777777" w:rsidR="007124BD" w:rsidRDefault="007124BD"/>
  <w:p w14:paraId="72347EDC" w14:textId="77777777" w:rsidR="007124BD" w:rsidRDefault="007124B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33E06" w14:textId="77777777" w:rsidR="0004038E" w:rsidRPr="00F93175" w:rsidRDefault="0004038E">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DF46C1" w:rsidRPr="00F93175">
      <w:rPr>
        <w:rStyle w:val="PageNumber"/>
        <w:rFonts w:ascii="Palatino Linotype" w:hAnsi="Palatino Linotype"/>
        <w:noProof/>
        <w:sz w:val="22"/>
        <w:szCs w:val="24"/>
      </w:rPr>
      <w:t>6</w:t>
    </w:r>
    <w:r w:rsidRPr="00F93175">
      <w:rPr>
        <w:rStyle w:val="PageNumber"/>
        <w:rFonts w:ascii="Palatino Linotype" w:hAnsi="Palatino Linotype"/>
        <w:sz w:val="22"/>
        <w:szCs w:val="24"/>
      </w:rPr>
      <w:fldChar w:fldCharType="end"/>
    </w:r>
  </w:p>
  <w:p w14:paraId="490873AC" w14:textId="060756C9" w:rsidR="007124BD" w:rsidRPr="00F93175" w:rsidRDefault="00CA7816">
    <w:pPr>
      <w:rPr>
        <w:rFonts w:ascii="Palatino Linotype" w:hAnsi="Palatino Linotype"/>
        <w:sz w:val="24"/>
        <w:szCs w:val="24"/>
      </w:rPr>
    </w:pPr>
    <w:r>
      <w:rPr>
        <w:noProof/>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7"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" filled="f" stroked="f">
              <v:textbox inset="2.53958mm,1.2694mm,2.53958mm,1.2694mm">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7846A" w14:textId="12A99178" w:rsidR="00F93175" w:rsidRPr="00F93175" w:rsidRDefault="00CA7816" w:rsidP="00F93175">
    <w:pPr>
      <w:pStyle w:val="Footer"/>
      <w:jc w:val="right"/>
      <w:rPr>
        <w:rFonts w:ascii="Palatino Linotype" w:hAnsi="Palatino Linotype"/>
        <w:sz w:val="22"/>
        <w:szCs w:val="24"/>
      </w:rPr>
    </w:pPr>
    <w:r>
      <w:rPr>
        <w:noProof/>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8"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" filled="f" stroked="f">
              <v:textbox inset="2.53958mm,1.2694mm,2.53958mm,1.2694mm">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00F93175" w:rsidRPr="00F93175">
          <w:rPr>
            <w:rFonts w:ascii="Palatino Linotype" w:hAnsi="Palatino Linotype"/>
            <w:sz w:val="22"/>
            <w:szCs w:val="24"/>
          </w:rPr>
          <w:fldChar w:fldCharType="begin"/>
        </w:r>
        <w:r w:rsidR="00F93175" w:rsidRPr="00F93175">
          <w:rPr>
            <w:rFonts w:ascii="Palatino Linotype" w:hAnsi="Palatino Linotype"/>
            <w:sz w:val="22"/>
            <w:szCs w:val="24"/>
          </w:rPr>
          <w:instrText xml:space="preserve"> PAGE   \* MERGEFORMAT </w:instrText>
        </w:r>
        <w:r w:rsidR="00F93175" w:rsidRPr="00F93175">
          <w:rPr>
            <w:rFonts w:ascii="Palatino Linotype" w:hAnsi="Palatino Linotype"/>
            <w:sz w:val="22"/>
            <w:szCs w:val="24"/>
          </w:rPr>
          <w:fldChar w:fldCharType="separate"/>
        </w:r>
        <w:r w:rsidR="00F93175" w:rsidRPr="00F93175">
          <w:rPr>
            <w:rFonts w:ascii="Palatino Linotype" w:hAnsi="Palatino Linotype"/>
            <w:noProof/>
            <w:sz w:val="22"/>
            <w:szCs w:val="24"/>
          </w:rPr>
          <w:t>2</w:t>
        </w:r>
        <w:r w:rsidR="00F93175"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B0C4C" w14:textId="77777777" w:rsidR="00A27B79" w:rsidRDefault="00A27B79">
      <w:r>
        <w:separator/>
      </w:r>
    </w:p>
  </w:footnote>
  <w:footnote w:type="continuationSeparator" w:id="0">
    <w:p w14:paraId="7F9754A0" w14:textId="77777777" w:rsidR="00A27B79" w:rsidRDefault="00A27B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D2CF3" w14:textId="73A8DA4C" w:rsidR="00CA7816" w:rsidRPr="006F724A" w:rsidRDefault="00CA7816" w:rsidP="0004038E">
    <w:pPr>
      <w:rPr>
        <w:rFonts w:ascii="Palatino Linotype" w:hAnsi="Palatino Linotype"/>
        <w:b/>
        <w:sz w:val="20"/>
      </w:rPr>
    </w:pPr>
    <w:r w:rsidRPr="006F724A">
      <w:rPr>
        <w:rFonts w:ascii="Palatino Linotype" w:hAnsi="Palatino Linotype"/>
        <w:b/>
        <w:sz w:val="20"/>
      </w:rPr>
      <w:t>“Title”</w:t>
    </w:r>
  </w:p>
  <w:p w14:paraId="5F12DD24" w14:textId="303004C3" w:rsidR="00CA7816" w:rsidRPr="006F724A" w:rsidRDefault="00CA7816">
    <w:pPr>
      <w:rPr>
        <w:rFonts w:ascii="Palatino Linotype" w:hAnsi="Palatino Linotype"/>
        <w:b/>
        <w:i/>
        <w:iCs/>
        <w:sz w:val="20"/>
        <w:lang w:val="id-ID"/>
      </w:rPr>
    </w:pPr>
    <w:r w:rsidRPr="006F724A">
      <w:rPr>
        <w:rFonts w:ascii="Palatino Linotype" w:hAnsi="Palatino Linotype"/>
        <w:b/>
        <w:i/>
        <w:iCs/>
        <w:sz w:val="20"/>
      </w:rPr>
      <w:t xml:space="preserve">Ceria: </w:t>
    </w:r>
    <w:r w:rsidR="0004038E" w:rsidRPr="006F724A">
      <w:rPr>
        <w:rFonts w:ascii="Palatino Linotype" w:hAnsi="Palatino Linotype"/>
        <w:b/>
        <w:i/>
        <w:iCs/>
        <w:sz w:val="20"/>
      </w:rPr>
      <w:t>Jurnal Program Studi Pendidikan Anak Usia Dini</w:t>
    </w:r>
    <w:r w:rsidRPr="006F724A">
      <w:rPr>
        <w:rFonts w:ascii="Palatino Linotype" w:hAnsi="Palatino Linotype"/>
        <w:b/>
        <w:i/>
        <w:iCs/>
        <w:sz w:val="20"/>
        <w:lang w:val="id-ID"/>
      </w:rPr>
      <w:t xml:space="preserve"> </w:t>
    </w:r>
  </w:p>
  <w:p w14:paraId="1A87C492" w14:textId="335FF75F" w:rsidR="00CA7816" w:rsidRPr="006F724A" w:rsidRDefault="00CA7816">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7124BD" w:rsidRDefault="006F724A">
    <w:pPr>
      <w:rPr>
        <w:rFonts w:ascii="Palatino Linotype" w:hAnsi="Palatino Linotype"/>
        <w:sz w:val="20"/>
      </w:rPr>
    </w:pPr>
    <w:bookmarkStart w:id="2" w:name="_Hlk185425109"/>
    <w:bookmarkStart w:id="3" w:name="_Hlk185425110"/>
    <w:bookmarkStart w:id="4" w:name="_Hlk185425111"/>
    <w:bookmarkStart w:id="5" w:name="_Hlk185425112"/>
    <w:bookmarkStart w:id="6" w:name="_Hlk185425113"/>
    <w:bookmarkStart w:id="7" w:name="_Hlk185425114"/>
    <w:r w:rsidRPr="006F724A">
      <w:rPr>
        <w:rFonts w:ascii="Palatino Linotype" w:hAnsi="Palatino Linotype"/>
        <w:sz w:val="20"/>
      </w:rPr>
      <w:t>DOI: http://dx.doi.org/10.31000/ceria.v_i_.____</w:t>
    </w:r>
    <w:bookmarkEnd w:id="2"/>
    <w:bookmarkEnd w:id="3"/>
    <w:bookmarkEnd w:id="4"/>
    <w:bookmarkEnd w:id="5"/>
    <w:bookmarkEnd w:id="6"/>
    <w:bookmarkEnd w:id="7"/>
  </w:p>
  <w:p w14:paraId="0E176254" w14:textId="77777777" w:rsidR="002E36FF" w:rsidRPr="006F724A" w:rsidRDefault="002E36FF">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4B5F6" w14:textId="61547F3B" w:rsidR="00F71BDB" w:rsidRPr="00F71BDB" w:rsidRDefault="00F71BDB" w:rsidP="00F71BDB">
    <w:pPr>
      <w:pBdr>
        <w:top w:val="single" w:sz="4" w:space="1" w:color="000000"/>
      </w:pBdr>
      <w:jc w:val="left"/>
      <w:rPr>
        <w:rFonts w:ascii="Palatino Linotype" w:hAnsi="Palatino Linotype"/>
        <w:b/>
        <w:sz w:val="20"/>
        <w:lang w:val="id-ID"/>
      </w:rPr>
    </w:pPr>
    <w:bookmarkStart w:id="8" w:name="_heading=h.1fob9te" w:colFirst="0" w:colLast="0"/>
    <w:bookmarkEnd w:id="8"/>
    <w:r w:rsidRPr="004D39E8">
      <w:rPr>
        <w:rFonts w:ascii="Palatino Linotype" w:eastAsia="Cambria" w:hAnsi="Palatino Linotype" w:cs="Cambria"/>
        <w:b/>
        <w:bCs/>
        <w:sz w:val="20"/>
        <w:lang w:val="sv-SE"/>
      </w:rPr>
      <w:t xml:space="preserve">Ceria: Jurnal </w:t>
    </w:r>
    <w:r w:rsidRPr="004D39E8">
      <w:rPr>
        <w:rFonts w:ascii="Palatino Linotype" w:hAnsi="Palatino Linotype"/>
        <w:b/>
        <w:sz w:val="20"/>
        <w:lang w:val="sv-SE"/>
      </w:rPr>
      <w:t>Program Studi Pendidikan Anak Usia Dini</w:t>
    </w:r>
  </w:p>
  <w:p w14:paraId="16458865" w14:textId="3D48ECD5"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ISSN : 2775-409X</w:t>
    </w:r>
  </w:p>
  <w:p w14:paraId="7DE01438" w14:textId="6BD175E3" w:rsidR="00F5187E" w:rsidRDefault="00F71BDB"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2"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3"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6"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0"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1"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2"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4"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5"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8"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0"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16cid:durableId="932085706">
    <w:abstractNumId w:val="23"/>
  </w:num>
  <w:num w:numId="2" w16cid:durableId="1518737176">
    <w:abstractNumId w:val="29"/>
  </w:num>
  <w:num w:numId="3" w16cid:durableId="302546038">
    <w:abstractNumId w:val="22"/>
  </w:num>
  <w:num w:numId="4" w16cid:durableId="1835219481">
    <w:abstractNumId w:val="26"/>
  </w:num>
  <w:num w:numId="5" w16cid:durableId="631520043">
    <w:abstractNumId w:val="0"/>
  </w:num>
  <w:num w:numId="6" w16cid:durableId="1191533754">
    <w:abstractNumId w:val="16"/>
  </w:num>
  <w:num w:numId="7" w16cid:durableId="1914778223">
    <w:abstractNumId w:val="9"/>
  </w:num>
  <w:num w:numId="8" w16cid:durableId="795297992">
    <w:abstractNumId w:val="3"/>
  </w:num>
  <w:num w:numId="9" w16cid:durableId="2042853780">
    <w:abstractNumId w:val="28"/>
  </w:num>
  <w:num w:numId="10" w16cid:durableId="1549682858">
    <w:abstractNumId w:val="15"/>
  </w:num>
  <w:num w:numId="11" w16cid:durableId="1052080185">
    <w:abstractNumId w:val="6"/>
  </w:num>
  <w:num w:numId="12" w16cid:durableId="461928797">
    <w:abstractNumId w:val="2"/>
  </w:num>
  <w:num w:numId="13" w16cid:durableId="2112241306">
    <w:abstractNumId w:val="1"/>
  </w:num>
  <w:num w:numId="14" w16cid:durableId="245529678">
    <w:abstractNumId w:val="27"/>
  </w:num>
  <w:num w:numId="15" w16cid:durableId="297807094">
    <w:abstractNumId w:val="14"/>
  </w:num>
  <w:num w:numId="16" w16cid:durableId="888153350">
    <w:abstractNumId w:val="5"/>
  </w:num>
  <w:num w:numId="17" w16cid:durableId="1489443822">
    <w:abstractNumId w:val="21"/>
  </w:num>
  <w:num w:numId="18" w16cid:durableId="2005357887">
    <w:abstractNumId w:val="10"/>
  </w:num>
  <w:num w:numId="19" w16cid:durableId="1385132288">
    <w:abstractNumId w:val="20"/>
  </w:num>
  <w:num w:numId="20" w16cid:durableId="1461655848">
    <w:abstractNumId w:val="8"/>
  </w:num>
  <w:num w:numId="21" w16cid:durableId="2003772317">
    <w:abstractNumId w:val="17"/>
  </w:num>
  <w:num w:numId="22" w16cid:durableId="325326372">
    <w:abstractNumId w:val="30"/>
  </w:num>
  <w:num w:numId="23" w16cid:durableId="482241527">
    <w:abstractNumId w:val="24"/>
  </w:num>
  <w:num w:numId="24" w16cid:durableId="1005595800">
    <w:abstractNumId w:val="13"/>
  </w:num>
  <w:num w:numId="25" w16cid:durableId="1735160214">
    <w:abstractNumId w:val="4"/>
  </w:num>
  <w:num w:numId="26" w16cid:durableId="1825049221">
    <w:abstractNumId w:val="11"/>
  </w:num>
  <w:num w:numId="27" w16cid:durableId="1673991290">
    <w:abstractNumId w:val="19"/>
  </w:num>
  <w:num w:numId="28" w16cid:durableId="840125032">
    <w:abstractNumId w:val="18"/>
  </w:num>
  <w:num w:numId="29" w16cid:durableId="124665237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90706874">
    <w:abstractNumId w:val="25"/>
  </w:num>
  <w:num w:numId="31" w16cid:durableId="955715433">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90"/>
    <w:rsid w:val="00000C4A"/>
    <w:rsid w:val="00001345"/>
    <w:rsid w:val="00001FB0"/>
    <w:rsid w:val="0000210A"/>
    <w:rsid w:val="00002458"/>
    <w:rsid w:val="00002D20"/>
    <w:rsid w:val="00002DE2"/>
    <w:rsid w:val="00004924"/>
    <w:rsid w:val="00005E89"/>
    <w:rsid w:val="00006149"/>
    <w:rsid w:val="000068A7"/>
    <w:rsid w:val="000103F1"/>
    <w:rsid w:val="000113E0"/>
    <w:rsid w:val="00013932"/>
    <w:rsid w:val="000140CC"/>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61BB"/>
    <w:rsid w:val="00090D0D"/>
    <w:rsid w:val="00090D73"/>
    <w:rsid w:val="00091DAD"/>
    <w:rsid w:val="00091EB0"/>
    <w:rsid w:val="00092578"/>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79F2"/>
    <w:rsid w:val="000B04B7"/>
    <w:rsid w:val="000B1A62"/>
    <w:rsid w:val="000B2083"/>
    <w:rsid w:val="000B23CD"/>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78D9"/>
    <w:rsid w:val="00100D15"/>
    <w:rsid w:val="00103C38"/>
    <w:rsid w:val="0010509A"/>
    <w:rsid w:val="0010519E"/>
    <w:rsid w:val="001066BD"/>
    <w:rsid w:val="00107B66"/>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201F2"/>
    <w:rsid w:val="0012068B"/>
    <w:rsid w:val="00121518"/>
    <w:rsid w:val="00121EC7"/>
    <w:rsid w:val="00122F1B"/>
    <w:rsid w:val="001230B3"/>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720D"/>
    <w:rsid w:val="00151D9E"/>
    <w:rsid w:val="00151F45"/>
    <w:rsid w:val="00152199"/>
    <w:rsid w:val="0015227F"/>
    <w:rsid w:val="001532D6"/>
    <w:rsid w:val="00153D2C"/>
    <w:rsid w:val="001547DC"/>
    <w:rsid w:val="00155137"/>
    <w:rsid w:val="0015552C"/>
    <w:rsid w:val="001561B3"/>
    <w:rsid w:val="00156506"/>
    <w:rsid w:val="001603B5"/>
    <w:rsid w:val="00160F1E"/>
    <w:rsid w:val="001610BF"/>
    <w:rsid w:val="00161155"/>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333D"/>
    <w:rsid w:val="001B358E"/>
    <w:rsid w:val="001B35F3"/>
    <w:rsid w:val="001B3637"/>
    <w:rsid w:val="001B6320"/>
    <w:rsid w:val="001B78A6"/>
    <w:rsid w:val="001B7D7B"/>
    <w:rsid w:val="001B7F34"/>
    <w:rsid w:val="001C02D7"/>
    <w:rsid w:val="001C0C3D"/>
    <w:rsid w:val="001C139F"/>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216A"/>
    <w:rsid w:val="001E3718"/>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661"/>
    <w:rsid w:val="00273166"/>
    <w:rsid w:val="0027330F"/>
    <w:rsid w:val="00274A9E"/>
    <w:rsid w:val="002758D3"/>
    <w:rsid w:val="00277713"/>
    <w:rsid w:val="002805C7"/>
    <w:rsid w:val="00281243"/>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9B6"/>
    <w:rsid w:val="002A25EA"/>
    <w:rsid w:val="002A27F7"/>
    <w:rsid w:val="002A3988"/>
    <w:rsid w:val="002A464D"/>
    <w:rsid w:val="002A7BA2"/>
    <w:rsid w:val="002A7C7A"/>
    <w:rsid w:val="002B1686"/>
    <w:rsid w:val="002B17DD"/>
    <w:rsid w:val="002B31F5"/>
    <w:rsid w:val="002B3CCE"/>
    <w:rsid w:val="002B3FBC"/>
    <w:rsid w:val="002B40EF"/>
    <w:rsid w:val="002B43D2"/>
    <w:rsid w:val="002B4D6A"/>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36FF"/>
    <w:rsid w:val="002E5050"/>
    <w:rsid w:val="002E5C36"/>
    <w:rsid w:val="002E6407"/>
    <w:rsid w:val="002E68D7"/>
    <w:rsid w:val="002E6D6C"/>
    <w:rsid w:val="002E6EFB"/>
    <w:rsid w:val="002F0116"/>
    <w:rsid w:val="002F06C9"/>
    <w:rsid w:val="002F0A83"/>
    <w:rsid w:val="002F1382"/>
    <w:rsid w:val="002F1750"/>
    <w:rsid w:val="002F1B37"/>
    <w:rsid w:val="002F1B62"/>
    <w:rsid w:val="002F368F"/>
    <w:rsid w:val="002F3D81"/>
    <w:rsid w:val="002F49B5"/>
    <w:rsid w:val="002F4C42"/>
    <w:rsid w:val="002F4CE9"/>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F17"/>
    <w:rsid w:val="00324946"/>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68A0"/>
    <w:rsid w:val="0035028E"/>
    <w:rsid w:val="00350AA8"/>
    <w:rsid w:val="003513EC"/>
    <w:rsid w:val="00353166"/>
    <w:rsid w:val="003531FF"/>
    <w:rsid w:val="00354B80"/>
    <w:rsid w:val="0035554A"/>
    <w:rsid w:val="00356672"/>
    <w:rsid w:val="003575F1"/>
    <w:rsid w:val="00357666"/>
    <w:rsid w:val="0036026E"/>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F1BC4"/>
    <w:rsid w:val="003F2262"/>
    <w:rsid w:val="003F240D"/>
    <w:rsid w:val="003F25D4"/>
    <w:rsid w:val="003F276B"/>
    <w:rsid w:val="003F3A30"/>
    <w:rsid w:val="003F3FFF"/>
    <w:rsid w:val="003F480B"/>
    <w:rsid w:val="003F4F53"/>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71C5"/>
    <w:rsid w:val="00407512"/>
    <w:rsid w:val="00410E3C"/>
    <w:rsid w:val="0041159A"/>
    <w:rsid w:val="004116C1"/>
    <w:rsid w:val="00411D27"/>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773E"/>
    <w:rsid w:val="00441177"/>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C02B6"/>
    <w:rsid w:val="004C03F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39E8"/>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5F27"/>
    <w:rsid w:val="004E6663"/>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3091"/>
    <w:rsid w:val="005440B7"/>
    <w:rsid w:val="00544DDD"/>
    <w:rsid w:val="0054545F"/>
    <w:rsid w:val="00545A1E"/>
    <w:rsid w:val="00545D7A"/>
    <w:rsid w:val="00546796"/>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5928"/>
    <w:rsid w:val="00595FD3"/>
    <w:rsid w:val="00597B73"/>
    <w:rsid w:val="005A064D"/>
    <w:rsid w:val="005A09F8"/>
    <w:rsid w:val="005A1CF3"/>
    <w:rsid w:val="005A1D2F"/>
    <w:rsid w:val="005A1EA3"/>
    <w:rsid w:val="005A32FA"/>
    <w:rsid w:val="005A4E51"/>
    <w:rsid w:val="005A54D6"/>
    <w:rsid w:val="005A66D9"/>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D0B56"/>
    <w:rsid w:val="005D0E06"/>
    <w:rsid w:val="005D156C"/>
    <w:rsid w:val="005D16DB"/>
    <w:rsid w:val="005D1854"/>
    <w:rsid w:val="005D1B0E"/>
    <w:rsid w:val="005D1D92"/>
    <w:rsid w:val="005D25F3"/>
    <w:rsid w:val="005D43C0"/>
    <w:rsid w:val="005D5C89"/>
    <w:rsid w:val="005D5FC4"/>
    <w:rsid w:val="005D6D63"/>
    <w:rsid w:val="005D7C3E"/>
    <w:rsid w:val="005E1CCC"/>
    <w:rsid w:val="005E1FB7"/>
    <w:rsid w:val="005E3A91"/>
    <w:rsid w:val="005E421F"/>
    <w:rsid w:val="005E4576"/>
    <w:rsid w:val="005E4A77"/>
    <w:rsid w:val="005E5A2D"/>
    <w:rsid w:val="005E5D26"/>
    <w:rsid w:val="005E652A"/>
    <w:rsid w:val="005E7DC0"/>
    <w:rsid w:val="005F01A4"/>
    <w:rsid w:val="005F0F6D"/>
    <w:rsid w:val="005F1AF9"/>
    <w:rsid w:val="005F350F"/>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4564"/>
    <w:rsid w:val="0061496B"/>
    <w:rsid w:val="00616BE8"/>
    <w:rsid w:val="00616F9A"/>
    <w:rsid w:val="00617049"/>
    <w:rsid w:val="00621A50"/>
    <w:rsid w:val="00621EEC"/>
    <w:rsid w:val="00622A99"/>
    <w:rsid w:val="00623D49"/>
    <w:rsid w:val="00624F35"/>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A3D"/>
    <w:rsid w:val="006607AB"/>
    <w:rsid w:val="00660DA8"/>
    <w:rsid w:val="006615D4"/>
    <w:rsid w:val="00661942"/>
    <w:rsid w:val="00661B87"/>
    <w:rsid w:val="00662669"/>
    <w:rsid w:val="00662BAB"/>
    <w:rsid w:val="0066321A"/>
    <w:rsid w:val="00664699"/>
    <w:rsid w:val="00665638"/>
    <w:rsid w:val="00665814"/>
    <w:rsid w:val="00666498"/>
    <w:rsid w:val="006678A7"/>
    <w:rsid w:val="006708BC"/>
    <w:rsid w:val="006709F4"/>
    <w:rsid w:val="00671F83"/>
    <w:rsid w:val="0067238E"/>
    <w:rsid w:val="00672E04"/>
    <w:rsid w:val="00672EA9"/>
    <w:rsid w:val="00673084"/>
    <w:rsid w:val="006736DF"/>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3A88"/>
    <w:rsid w:val="006C4671"/>
    <w:rsid w:val="006C4FF0"/>
    <w:rsid w:val="006C60BD"/>
    <w:rsid w:val="006C6371"/>
    <w:rsid w:val="006C646D"/>
    <w:rsid w:val="006C65C3"/>
    <w:rsid w:val="006C65E3"/>
    <w:rsid w:val="006C6AE4"/>
    <w:rsid w:val="006C6EE7"/>
    <w:rsid w:val="006D03CE"/>
    <w:rsid w:val="006D46FD"/>
    <w:rsid w:val="006D4A89"/>
    <w:rsid w:val="006D6661"/>
    <w:rsid w:val="006D72B6"/>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326B"/>
    <w:rsid w:val="0070347C"/>
    <w:rsid w:val="00703647"/>
    <w:rsid w:val="00704880"/>
    <w:rsid w:val="00704C10"/>
    <w:rsid w:val="00706CD9"/>
    <w:rsid w:val="007078A7"/>
    <w:rsid w:val="00710109"/>
    <w:rsid w:val="007116BA"/>
    <w:rsid w:val="007124BD"/>
    <w:rsid w:val="00713DCC"/>
    <w:rsid w:val="00713FC6"/>
    <w:rsid w:val="00716190"/>
    <w:rsid w:val="00716771"/>
    <w:rsid w:val="00716D23"/>
    <w:rsid w:val="00717B2B"/>
    <w:rsid w:val="00717C63"/>
    <w:rsid w:val="00720409"/>
    <w:rsid w:val="007204A6"/>
    <w:rsid w:val="0072098E"/>
    <w:rsid w:val="007209C1"/>
    <w:rsid w:val="0072133F"/>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E37"/>
    <w:rsid w:val="0073502C"/>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3C58"/>
    <w:rsid w:val="007D62CF"/>
    <w:rsid w:val="007D6D50"/>
    <w:rsid w:val="007D6E98"/>
    <w:rsid w:val="007E150B"/>
    <w:rsid w:val="007E1A0A"/>
    <w:rsid w:val="007E25D9"/>
    <w:rsid w:val="007E7B82"/>
    <w:rsid w:val="007E7FB4"/>
    <w:rsid w:val="007F1DC4"/>
    <w:rsid w:val="007F204D"/>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FA5"/>
    <w:rsid w:val="00876DFE"/>
    <w:rsid w:val="008804D5"/>
    <w:rsid w:val="008824F2"/>
    <w:rsid w:val="0088293B"/>
    <w:rsid w:val="008829E8"/>
    <w:rsid w:val="00882E7E"/>
    <w:rsid w:val="00884788"/>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1101F"/>
    <w:rsid w:val="00912F95"/>
    <w:rsid w:val="00914177"/>
    <w:rsid w:val="00915005"/>
    <w:rsid w:val="00917727"/>
    <w:rsid w:val="0091775A"/>
    <w:rsid w:val="009204D4"/>
    <w:rsid w:val="00920620"/>
    <w:rsid w:val="00920A10"/>
    <w:rsid w:val="009223D1"/>
    <w:rsid w:val="00922C3A"/>
    <w:rsid w:val="00923D62"/>
    <w:rsid w:val="0092498B"/>
    <w:rsid w:val="00926C35"/>
    <w:rsid w:val="0092707C"/>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BAA"/>
    <w:rsid w:val="00946FE6"/>
    <w:rsid w:val="00947FC7"/>
    <w:rsid w:val="009506FD"/>
    <w:rsid w:val="00951CAC"/>
    <w:rsid w:val="0095203D"/>
    <w:rsid w:val="009522C7"/>
    <w:rsid w:val="009523E0"/>
    <w:rsid w:val="00952A5A"/>
    <w:rsid w:val="00953101"/>
    <w:rsid w:val="009549ED"/>
    <w:rsid w:val="00955C12"/>
    <w:rsid w:val="00955E55"/>
    <w:rsid w:val="009568C3"/>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16D"/>
    <w:rsid w:val="00A244F2"/>
    <w:rsid w:val="00A24568"/>
    <w:rsid w:val="00A2546D"/>
    <w:rsid w:val="00A262C1"/>
    <w:rsid w:val="00A262FF"/>
    <w:rsid w:val="00A27557"/>
    <w:rsid w:val="00A27B79"/>
    <w:rsid w:val="00A3013D"/>
    <w:rsid w:val="00A30680"/>
    <w:rsid w:val="00A30AA7"/>
    <w:rsid w:val="00A30B37"/>
    <w:rsid w:val="00A325BD"/>
    <w:rsid w:val="00A32C5C"/>
    <w:rsid w:val="00A333EF"/>
    <w:rsid w:val="00A336CB"/>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63E0"/>
    <w:rsid w:val="00A665FD"/>
    <w:rsid w:val="00A671D5"/>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443E"/>
    <w:rsid w:val="00A95B91"/>
    <w:rsid w:val="00A9600E"/>
    <w:rsid w:val="00A96B76"/>
    <w:rsid w:val="00A96DF6"/>
    <w:rsid w:val="00A96F00"/>
    <w:rsid w:val="00AA03F7"/>
    <w:rsid w:val="00AA07E4"/>
    <w:rsid w:val="00AA0C9E"/>
    <w:rsid w:val="00AA0E37"/>
    <w:rsid w:val="00AA1553"/>
    <w:rsid w:val="00AA1802"/>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606F"/>
    <w:rsid w:val="00AB7172"/>
    <w:rsid w:val="00AC07BE"/>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D36"/>
    <w:rsid w:val="00B524DB"/>
    <w:rsid w:val="00B52A65"/>
    <w:rsid w:val="00B52E61"/>
    <w:rsid w:val="00B53AB0"/>
    <w:rsid w:val="00B54653"/>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6E4"/>
    <w:rsid w:val="00BA57FD"/>
    <w:rsid w:val="00BA712F"/>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C6"/>
    <w:rsid w:val="00BE68DB"/>
    <w:rsid w:val="00BE7134"/>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074"/>
    <w:rsid w:val="00C526CD"/>
    <w:rsid w:val="00C52DDC"/>
    <w:rsid w:val="00C5358C"/>
    <w:rsid w:val="00C550B7"/>
    <w:rsid w:val="00C5533F"/>
    <w:rsid w:val="00C55F7C"/>
    <w:rsid w:val="00C56767"/>
    <w:rsid w:val="00C56CD4"/>
    <w:rsid w:val="00C57EE6"/>
    <w:rsid w:val="00C60F09"/>
    <w:rsid w:val="00C619E3"/>
    <w:rsid w:val="00C61DB4"/>
    <w:rsid w:val="00C61E98"/>
    <w:rsid w:val="00C623A7"/>
    <w:rsid w:val="00C62800"/>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F5"/>
    <w:rsid w:val="00C778D8"/>
    <w:rsid w:val="00C81707"/>
    <w:rsid w:val="00C828DD"/>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595"/>
    <w:rsid w:val="00CA2A7F"/>
    <w:rsid w:val="00CA39BC"/>
    <w:rsid w:val="00CA3BAF"/>
    <w:rsid w:val="00CA40EA"/>
    <w:rsid w:val="00CA4660"/>
    <w:rsid w:val="00CA6EE5"/>
    <w:rsid w:val="00CA7816"/>
    <w:rsid w:val="00CB1472"/>
    <w:rsid w:val="00CB2A4A"/>
    <w:rsid w:val="00CB2BBB"/>
    <w:rsid w:val="00CB301D"/>
    <w:rsid w:val="00CB67CD"/>
    <w:rsid w:val="00CB6863"/>
    <w:rsid w:val="00CC0C0D"/>
    <w:rsid w:val="00CC16A2"/>
    <w:rsid w:val="00CC27F2"/>
    <w:rsid w:val="00CC2BF3"/>
    <w:rsid w:val="00CC2E57"/>
    <w:rsid w:val="00CC35AF"/>
    <w:rsid w:val="00CC41A0"/>
    <w:rsid w:val="00CC441D"/>
    <w:rsid w:val="00CC4C99"/>
    <w:rsid w:val="00CC50D5"/>
    <w:rsid w:val="00CC644C"/>
    <w:rsid w:val="00CC69A9"/>
    <w:rsid w:val="00CC6EA3"/>
    <w:rsid w:val="00CC7B70"/>
    <w:rsid w:val="00CD0D1B"/>
    <w:rsid w:val="00CD1B26"/>
    <w:rsid w:val="00CD2FC5"/>
    <w:rsid w:val="00CD321C"/>
    <w:rsid w:val="00CD3828"/>
    <w:rsid w:val="00CD3B24"/>
    <w:rsid w:val="00CD4471"/>
    <w:rsid w:val="00CD50EA"/>
    <w:rsid w:val="00CD6431"/>
    <w:rsid w:val="00CD65C0"/>
    <w:rsid w:val="00CD7CA8"/>
    <w:rsid w:val="00CE00BF"/>
    <w:rsid w:val="00CE13A0"/>
    <w:rsid w:val="00CE30CC"/>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AB1"/>
    <w:rsid w:val="00D031E1"/>
    <w:rsid w:val="00D040BA"/>
    <w:rsid w:val="00D046ED"/>
    <w:rsid w:val="00D04A36"/>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D0F02"/>
    <w:rsid w:val="00DD22B4"/>
    <w:rsid w:val="00DD2759"/>
    <w:rsid w:val="00DD2B6A"/>
    <w:rsid w:val="00DD33ED"/>
    <w:rsid w:val="00DD3532"/>
    <w:rsid w:val="00DD46FE"/>
    <w:rsid w:val="00DD4A6D"/>
    <w:rsid w:val="00DD6373"/>
    <w:rsid w:val="00DD649C"/>
    <w:rsid w:val="00DE1240"/>
    <w:rsid w:val="00DE1977"/>
    <w:rsid w:val="00DE209C"/>
    <w:rsid w:val="00DE228A"/>
    <w:rsid w:val="00DE33D6"/>
    <w:rsid w:val="00DE3845"/>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1700"/>
    <w:rsid w:val="00E1210E"/>
    <w:rsid w:val="00E1247E"/>
    <w:rsid w:val="00E12866"/>
    <w:rsid w:val="00E12ADF"/>
    <w:rsid w:val="00E14892"/>
    <w:rsid w:val="00E14FC5"/>
    <w:rsid w:val="00E158E4"/>
    <w:rsid w:val="00E20BF4"/>
    <w:rsid w:val="00E2141F"/>
    <w:rsid w:val="00E239AB"/>
    <w:rsid w:val="00E23E17"/>
    <w:rsid w:val="00E241AD"/>
    <w:rsid w:val="00E25D43"/>
    <w:rsid w:val="00E264C3"/>
    <w:rsid w:val="00E26913"/>
    <w:rsid w:val="00E27194"/>
    <w:rsid w:val="00E27AEA"/>
    <w:rsid w:val="00E321F7"/>
    <w:rsid w:val="00E34E64"/>
    <w:rsid w:val="00E34EEA"/>
    <w:rsid w:val="00E361BA"/>
    <w:rsid w:val="00E366B4"/>
    <w:rsid w:val="00E36951"/>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ED6"/>
    <w:rsid w:val="00E6167E"/>
    <w:rsid w:val="00E621A3"/>
    <w:rsid w:val="00E6276E"/>
    <w:rsid w:val="00E63114"/>
    <w:rsid w:val="00E63AF6"/>
    <w:rsid w:val="00E64691"/>
    <w:rsid w:val="00E64FB6"/>
    <w:rsid w:val="00E66670"/>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625D"/>
    <w:rsid w:val="00EC693E"/>
    <w:rsid w:val="00EC6DC4"/>
    <w:rsid w:val="00EC7B65"/>
    <w:rsid w:val="00ED001D"/>
    <w:rsid w:val="00ED0C11"/>
    <w:rsid w:val="00ED1A93"/>
    <w:rsid w:val="00ED36CC"/>
    <w:rsid w:val="00ED40BB"/>
    <w:rsid w:val="00ED5C24"/>
    <w:rsid w:val="00ED618D"/>
    <w:rsid w:val="00ED623B"/>
    <w:rsid w:val="00ED6A96"/>
    <w:rsid w:val="00ED7914"/>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187E"/>
    <w:rsid w:val="00F52128"/>
    <w:rsid w:val="00F5292F"/>
    <w:rsid w:val="00F5331A"/>
    <w:rsid w:val="00F5396C"/>
    <w:rsid w:val="00F558BB"/>
    <w:rsid w:val="00F55B43"/>
    <w:rsid w:val="00F55F0B"/>
    <w:rsid w:val="00F6376E"/>
    <w:rsid w:val="00F638DA"/>
    <w:rsid w:val="00F6474F"/>
    <w:rsid w:val="00F64C0A"/>
    <w:rsid w:val="00F663E2"/>
    <w:rsid w:val="00F67116"/>
    <w:rsid w:val="00F7080D"/>
    <w:rsid w:val="00F71BDB"/>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7877"/>
    <w:rsid w:val="00FA7AD5"/>
    <w:rsid w:val="00FB0A30"/>
    <w:rsid w:val="00FB2450"/>
    <w:rsid w:val="00FB24AE"/>
    <w:rsid w:val="00FB28B2"/>
    <w:rsid w:val="00FB3395"/>
    <w:rsid w:val="00FB3E9A"/>
    <w:rsid w:val="00FB4D99"/>
    <w:rsid w:val="00FB67CD"/>
    <w:rsid w:val="00FB7CF8"/>
    <w:rsid w:val="00FC0844"/>
    <w:rsid w:val="00FC0BE2"/>
    <w:rsid w:val="00FC1BEB"/>
    <w:rsid w:val="00FC1E6B"/>
    <w:rsid w:val="00FC6CC0"/>
    <w:rsid w:val="00FC6DE1"/>
    <w:rsid w:val="00FC72A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inset="0,2mm,0,0"/>
    </o:shapedefaults>
    <o:shapelayout v:ext="edit">
      <o:idmap v:ext="edit" data="2"/>
    </o:shapelayout>
  </w:shapeDefaults>
  <w:decimalSymbol w:val=","/>
  <w:listSeparator w:val=";"/>
  <w14:docId w14:val="1D9DAB54"/>
  <w15:docId w15:val="{2BAE3FE8-CD83-470E-B2C9-C09A740E5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F724A"/>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3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styleId="UnresolvedMention">
    <w:name w:val="Unresolved Mention"/>
    <w:basedOn w:val="DefaultParagraphFont"/>
    <w:uiPriority w:val="99"/>
    <w:semiHidden/>
    <w:unhideWhenUsed/>
    <w:rsid w:val="00273166"/>
    <w:rPr>
      <w:color w:val="605E5C"/>
      <w:shd w:val="clear" w:color="auto" w:fill="E1DFDD"/>
    </w:rPr>
  </w:style>
  <w:style w:type="paragraph" w:customStyle="1" w:styleId="BodyA">
    <w:name w:val="Body A"/>
    <w:rsid w:val="004D39E8"/>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2420131320011@mhs.ulm.ac.idx"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eria.umt@gmail.com"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urnal.umt.ac.id/index.php/ceria/"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yogi.prihandoko@ulm.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novitawati@ulm.ac.id"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8B0BA-8BFD-4E20-BADC-F58163245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9</Pages>
  <Words>17527</Words>
  <Characters>99905</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11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Asus</dc:creator>
  <cp:lastModifiedBy>Miss Rini And Patners</cp:lastModifiedBy>
  <cp:revision>20</cp:revision>
  <cp:lastPrinted>2014-03-14T05:30:00Z</cp:lastPrinted>
  <dcterms:created xsi:type="dcterms:W3CDTF">2024-12-18T04:54:00Z</dcterms:created>
  <dcterms:modified xsi:type="dcterms:W3CDTF">2025-10-10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y fmtid="{D5CDD505-2E9C-101B-9397-08002B2CF9AE}" pid="4" name="Mendeley Document_1">
    <vt:lpwstr>True</vt:lpwstr>
  </property>
  <property fmtid="{D5CDD505-2E9C-101B-9397-08002B2CF9AE}" pid="5" name="Mendeley Unique User Id_1">
    <vt:lpwstr>2b36357d-2c59-3706-a0eb-b94e76faee21</vt:lpwstr>
  </property>
  <property fmtid="{D5CDD505-2E9C-101B-9397-08002B2CF9AE}" pid="6" name="Mendeley Citation Style_1">
    <vt:lpwstr>http://www.zotero.org/styles/apa</vt:lpwstr>
  </property>
</Properties>
</file>